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Pr="00CC2848" w:rsidRDefault="00277D38" w:rsidP="0048438B">
      <w:pPr>
        <w:pStyle w:val="Heading5"/>
        <w:rPr>
          <w:ins w:id="182" w:author="Nick.Tolimieri" w:date="2022-09-02T10:21:00Z"/>
          <w:rPrChange w:id="183" w:author="Nick.Tolimieri" w:date="2022-09-06T13:03:00Z">
            <w:rPr>
              <w:ins w:id="184" w:author="Nick.Tolimieri" w:date="2022-09-02T10:21:00Z"/>
            </w:rPr>
          </w:rPrChange>
        </w:rPr>
        <w:pPrChange w:id="185" w:author="Nick.Tolimieri" w:date="2022-09-06T14:21:00Z">
          <w:pPr>
            <w:pStyle w:val="Heading2"/>
          </w:pPr>
        </w:pPrChange>
      </w:pPr>
      <w:ins w:id="186" w:author="Nick.Tolimieri" w:date="2022-09-02T10:21:00Z">
        <w:r w:rsidRPr="00CC2848">
          <w:rPr>
            <w:rPrChange w:id="187" w:author="Nick.Tolimieri" w:date="2022-09-06T13:03:00Z">
              <w:rPr/>
            </w:rPrChange>
          </w:rPr>
          <w:lastRenderedPageBreak/>
          <w:t xml:space="preserve">Table S6. </w:t>
        </w:r>
      </w:ins>
      <w:ins w:id="188" w:author="Nick.Tolimieri" w:date="2022-09-06T13:02:00Z">
        <w:r w:rsidR="00CC2848" w:rsidRPr="00CC2848">
          <w:rPr>
            <w:rPrChange w:id="189" w:author="Nick.Tolimieri" w:date="2022-09-06T13:03:00Z">
              <w:rPr/>
            </w:rPrChange>
          </w:rPr>
          <w:t xml:space="preserve">Marine heatwave statistics for four </w:t>
        </w:r>
      </w:ins>
      <w:ins w:id="190" w:author="Nick.Tolimieri" w:date="2022-09-06T15:09:00Z">
        <w:r w:rsidR="00DA5CFE" w:rsidRPr="00CC2848">
          <w:rPr>
            <w:rPrChange w:id="191" w:author="Nick.Tolimieri" w:date="2022-09-06T13:03:00Z">
              <w:rPr/>
            </w:rPrChange>
          </w:rPr>
          <w:t>locations</w:t>
        </w:r>
      </w:ins>
      <w:ins w:id="192" w:author="Nick.Tolimieri" w:date="2022-09-06T13:02:00Z">
        <w:r w:rsidR="00CC2848" w:rsidRPr="00CC2848">
          <w:rPr>
            <w:rPrChange w:id="193" w:author="Nick.Tolimieri" w:date="2022-09-06T13:03:00Z">
              <w:rPr/>
            </w:rPrChange>
          </w:rPr>
          <w:t xml:space="preserve"> from 1992-2021. </w:t>
        </w:r>
      </w:ins>
    </w:p>
    <w:tbl>
      <w:tblPr>
        <w:tblW w:w="9561" w:type="dxa"/>
        <w:tblLayout w:type="fixed"/>
        <w:tblLook w:val="04A0" w:firstRow="1" w:lastRow="0" w:firstColumn="1" w:lastColumn="0" w:noHBand="0" w:noVBand="1"/>
        <w:tblPrChange w:id="194" w:author="Nick.Tolimieri" w:date="2022-09-06T14:24:00Z">
          <w:tblPr>
            <w:tblW w:w="10107" w:type="dxa"/>
            <w:tblLook w:val="04A0" w:firstRow="1" w:lastRow="0" w:firstColumn="1" w:lastColumn="0" w:noHBand="0" w:noVBand="1"/>
          </w:tblPr>
        </w:tblPrChange>
      </w:tblPr>
      <w:tblGrid>
        <w:gridCol w:w="2070"/>
        <w:gridCol w:w="616"/>
        <w:gridCol w:w="734"/>
        <w:gridCol w:w="736"/>
        <w:gridCol w:w="728"/>
        <w:gridCol w:w="622"/>
        <w:gridCol w:w="700"/>
        <w:gridCol w:w="640"/>
        <w:gridCol w:w="905"/>
        <w:gridCol w:w="905"/>
        <w:gridCol w:w="905"/>
        <w:tblGridChange w:id="195">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8438B">
        <w:trPr>
          <w:trHeight w:val="765"/>
          <w:ins w:id="196" w:author="Nick.Tolimieri" w:date="2022-09-06T13:51:00Z"/>
          <w:trPrChange w:id="197" w:author="Nick.Tolimieri" w:date="2022-09-06T14:24:00Z">
            <w:trPr>
              <w:trHeight w:val="765"/>
            </w:trPr>
          </w:trPrChange>
        </w:trPr>
        <w:tc>
          <w:tcPr>
            <w:tcW w:w="2070" w:type="dxa"/>
            <w:tcBorders>
              <w:top w:val="nil"/>
              <w:left w:val="nil"/>
              <w:bottom w:val="single" w:sz="4" w:space="0" w:color="auto"/>
              <w:right w:val="nil"/>
            </w:tcBorders>
            <w:shd w:val="clear" w:color="auto" w:fill="auto"/>
            <w:vAlign w:val="bottom"/>
            <w:hideMark/>
            <w:tcPrChange w:id="198" w:author="Nick.Tolimieri" w:date="2022-09-06T14:24: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199" w:author="Nick.Tolimieri" w:date="2022-09-06T13:51:00Z"/>
                <w:color w:val="000000"/>
                <w:sz w:val="20"/>
                <w:szCs w:val="20"/>
                <w:lang w:val="en-US"/>
              </w:rPr>
            </w:pPr>
            <w:ins w:id="200"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1" w:author="Nick.Tolimieri" w:date="2022-09-06T14:24: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2" w:author="Nick.Tolimieri" w:date="2022-09-06T13:51:00Z"/>
                <w:color w:val="000000"/>
                <w:sz w:val="20"/>
                <w:szCs w:val="20"/>
                <w:lang w:val="en-US"/>
              </w:rPr>
            </w:pPr>
            <w:ins w:id="203"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4" w:author="Nick.Tolimieri" w:date="2022-09-06T14:24: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5" w:author="Nick.Tolimieri" w:date="2022-09-06T13:51:00Z"/>
                <w:color w:val="000000"/>
                <w:sz w:val="20"/>
                <w:szCs w:val="20"/>
                <w:lang w:val="en-US"/>
              </w:rPr>
            </w:pPr>
            <w:ins w:id="206" w:author="Nick.Tolimieri" w:date="2022-09-06T13:51:00Z">
              <w:r w:rsidRPr="00C97A89">
                <w:rPr>
                  <w:color w:val="000000"/>
                  <w:sz w:val="20"/>
                  <w:szCs w:val="20"/>
                  <w:lang w:val="en-US"/>
                </w:rPr>
                <w:t>Days &gt; 15</w:t>
              </w:r>
            </w:ins>
            <w:ins w:id="207" w:author="Nick.Tolimieri" w:date="2022-09-06T14:24:00Z">
              <w:r w:rsidR="0048438B" w:rsidRPr="008245DB">
                <w:t>°</w:t>
              </w:r>
            </w:ins>
            <w:ins w:id="208"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09" w:author="Nick.Tolimieri" w:date="2022-09-06T14:24: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0" w:author="Nick.Tolimieri" w:date="2022-09-06T13:51:00Z"/>
                <w:color w:val="000000"/>
                <w:sz w:val="20"/>
                <w:szCs w:val="20"/>
                <w:lang w:val="en-US"/>
              </w:rPr>
              <w:pPrChange w:id="211" w:author="Nick.Tolimieri" w:date="2022-09-06T13:52:00Z">
                <w:pPr>
                  <w:spacing w:line="240" w:lineRule="auto"/>
                  <w:ind w:firstLine="0"/>
                  <w:jc w:val="center"/>
                </w:pPr>
              </w:pPrChange>
            </w:pPr>
            <w:ins w:id="212" w:author="Nick.Tolimieri" w:date="2022-09-06T13:51:00Z">
              <w:r w:rsidRPr="00C97A89">
                <w:rPr>
                  <w:color w:val="000000"/>
                  <w:sz w:val="20"/>
                  <w:szCs w:val="20"/>
                  <w:lang w:val="en-US"/>
                </w:rPr>
                <w:t xml:space="preserve">Days above </w:t>
              </w:r>
            </w:ins>
            <w:ins w:id="213"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4" w:author="Nick.Tolimieri" w:date="2022-09-06T14:24: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5" w:author="Nick.Tolimieri" w:date="2022-09-06T13:51:00Z"/>
                <w:color w:val="000000"/>
                <w:sz w:val="20"/>
                <w:szCs w:val="20"/>
                <w:lang w:val="en-US"/>
              </w:rPr>
            </w:pPr>
            <w:ins w:id="216" w:author="Nick.Tolimieri" w:date="2022-09-06T13:51:00Z">
              <w:r w:rsidRPr="00C97A89">
                <w:rPr>
                  <w:color w:val="000000"/>
                  <w:sz w:val="20"/>
                  <w:szCs w:val="20"/>
                  <w:lang w:val="en-US"/>
                </w:rPr>
                <w:t>MHW events</w:t>
              </w:r>
            </w:ins>
          </w:p>
        </w:tc>
        <w:tc>
          <w:tcPr>
            <w:tcW w:w="622" w:type="dxa"/>
            <w:tcBorders>
              <w:top w:val="nil"/>
              <w:left w:val="nil"/>
              <w:bottom w:val="single" w:sz="4" w:space="0" w:color="auto"/>
              <w:right w:val="nil"/>
            </w:tcBorders>
            <w:shd w:val="clear" w:color="auto" w:fill="auto"/>
            <w:vAlign w:val="bottom"/>
            <w:hideMark/>
            <w:tcPrChange w:id="217" w:author="Nick.Tolimieri" w:date="2022-09-06T14:24: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8" w:author="Nick.Tolimieri" w:date="2022-09-06T13:51:00Z"/>
                <w:color w:val="000000"/>
                <w:sz w:val="20"/>
                <w:szCs w:val="20"/>
                <w:lang w:val="en-US"/>
              </w:rPr>
            </w:pPr>
            <w:ins w:id="219" w:author="Nick.Tolimieri" w:date="2022-09-06T13:51:00Z">
              <w:r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0" w:author="Nick.Tolimieri" w:date="2022-09-06T14:24: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1" w:author="Nick.Tolimieri" w:date="2022-09-06T13:51:00Z"/>
                <w:color w:val="000000"/>
                <w:sz w:val="20"/>
                <w:szCs w:val="20"/>
                <w:lang w:val="en-US"/>
              </w:rPr>
            </w:pPr>
            <w:ins w:id="222"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3" w:author="Nick.Tolimieri" w:date="2022-09-06T14:24: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4" w:author="Nick.Tolimieri" w:date="2022-09-06T13:51:00Z"/>
                <w:color w:val="000000"/>
                <w:sz w:val="20"/>
                <w:szCs w:val="20"/>
                <w:lang w:val="en-US"/>
              </w:rPr>
            </w:pPr>
            <w:ins w:id="225"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6"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7" w:author="Nick.Tolimieri" w:date="2022-09-06T13:51:00Z"/>
                <w:color w:val="000000"/>
                <w:sz w:val="20"/>
                <w:szCs w:val="20"/>
                <w:lang w:val="en-US"/>
              </w:rPr>
            </w:pPr>
            <w:ins w:id="228"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29"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0" w:author="Nick.Tolimieri" w:date="2022-09-06T13:51:00Z"/>
                <w:color w:val="000000"/>
                <w:sz w:val="20"/>
                <w:szCs w:val="20"/>
                <w:lang w:val="en-US"/>
              </w:rPr>
            </w:pPr>
            <w:proofErr w:type="spellStart"/>
            <w:ins w:id="231" w:author="Nick.Tolimieri"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2"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3" w:author="Nick.Tolimieri" w:date="2022-09-06T13:51:00Z"/>
                <w:color w:val="000000"/>
                <w:sz w:val="20"/>
                <w:szCs w:val="20"/>
                <w:lang w:val="en-US"/>
              </w:rPr>
            </w:pPr>
            <w:ins w:id="234" w:author="Nick.Tolimieri" w:date="2022-09-06T13:51:00Z">
              <w:r w:rsidRPr="00C97A89">
                <w:rPr>
                  <w:color w:val="000000"/>
                  <w:sz w:val="20"/>
                  <w:szCs w:val="20"/>
                  <w:lang w:val="en-US"/>
                </w:rPr>
                <w:t>Max intensity</w:t>
              </w:r>
            </w:ins>
          </w:p>
        </w:tc>
      </w:tr>
      <w:tr w:rsidR="00C97A89" w:rsidRPr="00C97A89" w:rsidTr="0048438B">
        <w:tblPrEx>
          <w:tblPrExChange w:id="235" w:author="Nick.Tolimieri" w:date="2022-09-06T14:24:00Z">
            <w:tblPrEx>
              <w:tblW w:w="10017" w:type="dxa"/>
            </w:tblPrEx>
          </w:tblPrExChange>
        </w:tblPrEx>
        <w:trPr>
          <w:trHeight w:val="255"/>
          <w:ins w:id="236" w:author="Nick.Tolimieri" w:date="2022-09-06T13:51:00Z"/>
          <w:trPrChange w:id="23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9" w:author="Nick.Tolimieri" w:date="2022-09-06T13:51:00Z"/>
                <w:color w:val="000000"/>
                <w:sz w:val="20"/>
                <w:szCs w:val="20"/>
                <w:lang w:val="en-US"/>
              </w:rPr>
            </w:pPr>
            <w:proofErr w:type="spellStart"/>
            <w:ins w:id="24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 w:author="Nick.Tolimieri" w:date="2022-09-06T13:51:00Z"/>
                <w:color w:val="000000"/>
                <w:sz w:val="20"/>
                <w:szCs w:val="20"/>
                <w:lang w:val="en-US"/>
              </w:rPr>
            </w:pPr>
            <w:ins w:id="243"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 w:author="Nick.Tolimieri" w:date="2022-09-06T13:51:00Z"/>
                <w:color w:val="000000"/>
                <w:sz w:val="20"/>
                <w:szCs w:val="20"/>
                <w:lang w:val="en-US"/>
              </w:rPr>
            </w:pPr>
            <w:ins w:id="24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 w:author="Nick.Tolimieri" w:date="2022-09-06T13:51:00Z"/>
                <w:color w:val="000000"/>
                <w:sz w:val="20"/>
                <w:szCs w:val="20"/>
                <w:lang w:val="en-US"/>
              </w:rPr>
            </w:pPr>
            <w:ins w:id="249"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 w:author="Nick.Tolimieri" w:date="2022-09-06T13:51:00Z"/>
                <w:color w:val="000000"/>
                <w:sz w:val="20"/>
                <w:szCs w:val="20"/>
                <w:lang w:val="en-US"/>
              </w:rPr>
            </w:pPr>
            <w:ins w:id="252"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25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 w:author="Nick.Tolimieri" w:date="2022-09-06T13:51:00Z"/>
                <w:color w:val="000000"/>
                <w:sz w:val="20"/>
                <w:szCs w:val="20"/>
                <w:lang w:val="en-US"/>
              </w:rPr>
            </w:pPr>
            <w:ins w:id="255"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7" w:author="Nick.Tolimieri" w:date="2022-09-06T13:51:00Z"/>
                <w:color w:val="000000"/>
                <w:sz w:val="20"/>
                <w:szCs w:val="20"/>
                <w:lang w:val="en-US"/>
              </w:rPr>
            </w:pPr>
            <w:ins w:id="2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5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 w:author="Nick.Tolimieri" w:date="2022-09-06T13:51:00Z"/>
                <w:color w:val="000000"/>
                <w:sz w:val="20"/>
                <w:szCs w:val="20"/>
                <w:lang w:val="en-US"/>
              </w:rPr>
            </w:pPr>
            <w:ins w:id="261"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 w:author="Nick.Tolimieri" w:date="2022-09-06T13:51:00Z"/>
                <w:color w:val="000000"/>
                <w:sz w:val="20"/>
                <w:szCs w:val="20"/>
                <w:lang w:val="en-US"/>
              </w:rPr>
            </w:pPr>
            <w:ins w:id="264"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 w:author="Nick.Tolimieri" w:date="2022-09-06T13:51:00Z"/>
                <w:color w:val="000000"/>
                <w:sz w:val="20"/>
                <w:szCs w:val="20"/>
                <w:lang w:val="en-US"/>
              </w:rPr>
            </w:pPr>
            <w:ins w:id="267"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 w:author="Nick.Tolimieri" w:date="2022-09-06T13:51:00Z"/>
                <w:color w:val="000000"/>
                <w:sz w:val="20"/>
                <w:szCs w:val="20"/>
                <w:lang w:val="en-US"/>
              </w:rPr>
            </w:pPr>
            <w:ins w:id="270" w:author="Nick.Tolimieri" w:date="2022-09-06T13:51:00Z">
              <w:r w:rsidRPr="00C97A89">
                <w:rPr>
                  <w:color w:val="000000"/>
                  <w:sz w:val="20"/>
                  <w:szCs w:val="20"/>
                  <w:lang w:val="en-US"/>
                </w:rPr>
                <w:t>3.34</w:t>
              </w:r>
            </w:ins>
          </w:p>
        </w:tc>
      </w:tr>
      <w:tr w:rsidR="00C97A89" w:rsidRPr="00C97A89" w:rsidTr="0048438B">
        <w:tblPrEx>
          <w:tblPrExChange w:id="271" w:author="Nick.Tolimieri" w:date="2022-09-06T14:24:00Z">
            <w:tblPrEx>
              <w:tblW w:w="10017" w:type="dxa"/>
            </w:tblPrEx>
          </w:tblPrExChange>
        </w:tblPrEx>
        <w:trPr>
          <w:trHeight w:val="255"/>
          <w:ins w:id="272" w:author="Nick.Tolimieri" w:date="2022-09-06T13:51:00Z"/>
          <w:trPrChange w:id="27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 w:author="Nick.Tolimieri" w:date="2022-09-06T13:51:00Z"/>
                <w:color w:val="000000"/>
                <w:sz w:val="20"/>
                <w:szCs w:val="20"/>
                <w:lang w:val="en-US"/>
              </w:rPr>
            </w:pPr>
            <w:proofErr w:type="spellStart"/>
            <w:ins w:id="27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7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8" w:author="Nick.Tolimieri" w:date="2022-09-06T13:51:00Z"/>
                <w:color w:val="000000"/>
                <w:sz w:val="20"/>
                <w:szCs w:val="20"/>
                <w:lang w:val="en-US"/>
              </w:rPr>
            </w:pPr>
            <w:ins w:id="279"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 w:author="Nick.Tolimieri" w:date="2022-09-06T13:51:00Z"/>
                <w:color w:val="000000"/>
                <w:sz w:val="20"/>
                <w:szCs w:val="20"/>
                <w:lang w:val="en-US"/>
              </w:rPr>
            </w:pPr>
            <w:ins w:id="282"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 w:author="Nick.Tolimieri" w:date="2022-09-06T13:51:00Z"/>
                <w:color w:val="000000"/>
                <w:sz w:val="20"/>
                <w:szCs w:val="20"/>
                <w:lang w:val="en-US"/>
              </w:rPr>
            </w:pPr>
            <w:ins w:id="285"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 w:author="Nick.Tolimieri" w:date="2022-09-06T13:51:00Z"/>
                <w:color w:val="000000"/>
                <w:sz w:val="20"/>
                <w:szCs w:val="20"/>
                <w:lang w:val="en-US"/>
              </w:rPr>
            </w:pPr>
            <w:ins w:id="28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 w:author="Nick.Tolimieri" w:date="2022-09-06T13:51:00Z"/>
                <w:color w:val="000000"/>
                <w:sz w:val="20"/>
                <w:szCs w:val="20"/>
                <w:lang w:val="en-US"/>
              </w:rPr>
            </w:pPr>
            <w:ins w:id="291"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 w:author="Nick.Tolimieri" w:date="2022-09-06T13:51:00Z"/>
                <w:color w:val="000000"/>
                <w:sz w:val="20"/>
                <w:szCs w:val="20"/>
                <w:lang w:val="en-US"/>
              </w:rPr>
            </w:pPr>
            <w:ins w:id="29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 w:author="Nick.Tolimieri" w:date="2022-09-06T13:51:00Z"/>
                <w:color w:val="000000"/>
                <w:sz w:val="20"/>
                <w:szCs w:val="20"/>
                <w:lang w:val="en-US"/>
              </w:rPr>
            </w:pPr>
            <w:ins w:id="297"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2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 w:author="Nick.Tolimieri" w:date="2022-09-06T13:51:00Z"/>
                <w:color w:val="000000"/>
                <w:sz w:val="20"/>
                <w:szCs w:val="20"/>
                <w:lang w:val="en-US"/>
              </w:rPr>
            </w:pPr>
            <w:ins w:id="300"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 w:author="Nick.Tolimieri" w:date="2022-09-06T13:51:00Z"/>
                <w:color w:val="000000"/>
                <w:sz w:val="20"/>
                <w:szCs w:val="20"/>
                <w:lang w:val="en-US"/>
              </w:rPr>
            </w:pPr>
            <w:ins w:id="303"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 w:author="Nick.Tolimieri" w:date="2022-09-06T13:51:00Z"/>
                <w:color w:val="000000"/>
                <w:sz w:val="20"/>
                <w:szCs w:val="20"/>
                <w:lang w:val="en-US"/>
              </w:rPr>
            </w:pPr>
            <w:ins w:id="306" w:author="Nick.Tolimieri" w:date="2022-09-06T13:51:00Z">
              <w:r w:rsidRPr="00C97A89">
                <w:rPr>
                  <w:color w:val="000000"/>
                  <w:sz w:val="20"/>
                  <w:szCs w:val="20"/>
                  <w:lang w:val="en-US"/>
                </w:rPr>
                <w:t>4.3</w:t>
              </w:r>
            </w:ins>
          </w:p>
        </w:tc>
      </w:tr>
      <w:tr w:rsidR="00C97A89" w:rsidRPr="00C97A89" w:rsidTr="0048438B">
        <w:tblPrEx>
          <w:tblPrExChange w:id="307" w:author="Nick.Tolimieri" w:date="2022-09-06T14:24:00Z">
            <w:tblPrEx>
              <w:tblW w:w="10017" w:type="dxa"/>
            </w:tblPrEx>
          </w:tblPrExChange>
        </w:tblPrEx>
        <w:trPr>
          <w:trHeight w:val="255"/>
          <w:ins w:id="308" w:author="Nick.Tolimieri" w:date="2022-09-06T13:51:00Z"/>
          <w:trPrChange w:id="30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 w:author="Nick.Tolimieri" w:date="2022-09-06T13:51:00Z"/>
                <w:color w:val="000000"/>
                <w:sz w:val="20"/>
                <w:szCs w:val="20"/>
                <w:lang w:val="en-US"/>
              </w:rPr>
            </w:pPr>
            <w:proofErr w:type="spellStart"/>
            <w:ins w:id="31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4" w:author="Nick.Tolimieri" w:date="2022-09-06T13:51:00Z"/>
                <w:color w:val="000000"/>
                <w:sz w:val="20"/>
                <w:szCs w:val="20"/>
                <w:lang w:val="en-US"/>
              </w:rPr>
            </w:pPr>
            <w:ins w:id="315"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 w:author="Nick.Tolimieri" w:date="2022-09-06T13:51:00Z"/>
                <w:color w:val="000000"/>
                <w:sz w:val="20"/>
                <w:szCs w:val="20"/>
                <w:lang w:val="en-US"/>
              </w:rPr>
            </w:pPr>
            <w:ins w:id="318"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1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 w:author="Nick.Tolimieri" w:date="2022-09-06T13:51:00Z"/>
                <w:color w:val="000000"/>
                <w:sz w:val="20"/>
                <w:szCs w:val="20"/>
                <w:lang w:val="en-US"/>
              </w:rPr>
            </w:pPr>
            <w:ins w:id="321"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 w:author="Nick.Tolimieri" w:date="2022-09-06T13:51:00Z"/>
                <w:color w:val="000000"/>
                <w:sz w:val="20"/>
                <w:szCs w:val="20"/>
                <w:lang w:val="en-US"/>
              </w:rPr>
            </w:pPr>
            <w:ins w:id="32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2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 w:author="Nick.Tolimieri" w:date="2022-09-06T13:51:00Z"/>
                <w:color w:val="000000"/>
                <w:sz w:val="20"/>
                <w:szCs w:val="20"/>
                <w:lang w:val="en-US"/>
              </w:rPr>
            </w:pPr>
            <w:ins w:id="327"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2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 w:author="Nick.Tolimieri" w:date="2022-09-06T13:51:00Z"/>
                <w:color w:val="000000"/>
                <w:sz w:val="20"/>
                <w:szCs w:val="20"/>
                <w:lang w:val="en-US"/>
              </w:rPr>
            </w:pPr>
            <w:ins w:id="330"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2" w:author="Nick.Tolimieri" w:date="2022-09-06T13:51:00Z"/>
                <w:color w:val="000000"/>
                <w:sz w:val="20"/>
                <w:szCs w:val="20"/>
                <w:lang w:val="en-US"/>
              </w:rPr>
            </w:pPr>
            <w:ins w:id="333"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 w:author="Nick.Tolimieri" w:date="2022-09-06T13:51:00Z"/>
                <w:color w:val="000000"/>
                <w:sz w:val="20"/>
                <w:szCs w:val="20"/>
                <w:lang w:val="en-US"/>
              </w:rPr>
            </w:pPr>
            <w:ins w:id="336"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 w:author="Nick.Tolimieri" w:date="2022-09-06T13:51:00Z"/>
                <w:color w:val="000000"/>
                <w:sz w:val="20"/>
                <w:szCs w:val="20"/>
                <w:lang w:val="en-US"/>
              </w:rPr>
            </w:pPr>
            <w:ins w:id="339"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 w:author="Nick.Tolimieri" w:date="2022-09-06T13:51:00Z"/>
                <w:color w:val="000000"/>
                <w:sz w:val="20"/>
                <w:szCs w:val="20"/>
                <w:lang w:val="en-US"/>
              </w:rPr>
            </w:pPr>
            <w:ins w:id="342" w:author="Nick.Tolimieri" w:date="2022-09-06T13:51:00Z">
              <w:r w:rsidRPr="00C97A89">
                <w:rPr>
                  <w:color w:val="000000"/>
                  <w:sz w:val="20"/>
                  <w:szCs w:val="20"/>
                  <w:lang w:val="en-US"/>
                </w:rPr>
                <w:t>4.14</w:t>
              </w:r>
            </w:ins>
          </w:p>
        </w:tc>
      </w:tr>
      <w:tr w:rsidR="00C97A89" w:rsidRPr="00C97A89" w:rsidTr="0048438B">
        <w:tblPrEx>
          <w:tblPrExChange w:id="343" w:author="Nick.Tolimieri" w:date="2022-09-06T14:24:00Z">
            <w:tblPrEx>
              <w:tblW w:w="10017" w:type="dxa"/>
            </w:tblPrEx>
          </w:tblPrExChange>
        </w:tblPrEx>
        <w:trPr>
          <w:trHeight w:val="255"/>
          <w:ins w:id="344" w:author="Nick.Tolimieri" w:date="2022-09-06T13:51:00Z"/>
          <w:trPrChange w:id="34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7" w:author="Nick.Tolimieri" w:date="2022-09-06T13:51:00Z"/>
                <w:color w:val="000000"/>
                <w:sz w:val="20"/>
                <w:szCs w:val="20"/>
                <w:lang w:val="en-US"/>
              </w:rPr>
            </w:pPr>
            <w:proofErr w:type="spellStart"/>
            <w:ins w:id="34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4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 w:author="Nick.Tolimieri" w:date="2022-09-06T13:51:00Z"/>
                <w:color w:val="000000"/>
                <w:sz w:val="20"/>
                <w:szCs w:val="20"/>
                <w:lang w:val="en-US"/>
              </w:rPr>
            </w:pPr>
            <w:ins w:id="351"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 w:author="Nick.Tolimieri" w:date="2022-09-06T13:51:00Z"/>
                <w:color w:val="000000"/>
                <w:sz w:val="20"/>
                <w:szCs w:val="20"/>
                <w:lang w:val="en-US"/>
              </w:rPr>
            </w:pPr>
            <w:ins w:id="35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 w:author="Nick.Tolimieri" w:date="2022-09-06T13:51:00Z"/>
                <w:color w:val="000000"/>
                <w:sz w:val="20"/>
                <w:szCs w:val="20"/>
                <w:lang w:val="en-US"/>
              </w:rPr>
            </w:pPr>
            <w:ins w:id="357"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5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 w:author="Nick.Tolimieri" w:date="2022-09-06T13:51:00Z"/>
                <w:color w:val="000000"/>
                <w:sz w:val="20"/>
                <w:szCs w:val="20"/>
                <w:lang w:val="en-US"/>
              </w:rPr>
            </w:pPr>
            <w:ins w:id="360"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36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 w:author="Nick.Tolimieri" w:date="2022-09-06T13:51:00Z"/>
                <w:color w:val="000000"/>
                <w:sz w:val="20"/>
                <w:szCs w:val="20"/>
                <w:lang w:val="en-US"/>
              </w:rPr>
            </w:pPr>
            <w:ins w:id="363"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5" w:author="Nick.Tolimieri" w:date="2022-09-06T13:51:00Z"/>
                <w:color w:val="000000"/>
                <w:sz w:val="20"/>
                <w:szCs w:val="20"/>
                <w:lang w:val="en-US"/>
              </w:rPr>
            </w:pPr>
            <w:ins w:id="3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6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 w:author="Nick.Tolimieri" w:date="2022-09-06T13:51:00Z"/>
                <w:color w:val="000000"/>
                <w:sz w:val="20"/>
                <w:szCs w:val="20"/>
                <w:lang w:val="en-US"/>
              </w:rPr>
            </w:pPr>
            <w:ins w:id="369"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 w:author="Nick.Tolimieri" w:date="2022-09-06T13:51:00Z"/>
                <w:color w:val="000000"/>
                <w:sz w:val="20"/>
                <w:szCs w:val="20"/>
                <w:lang w:val="en-US"/>
              </w:rPr>
            </w:pPr>
            <w:ins w:id="372"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 w:author="Nick.Tolimieri" w:date="2022-09-06T13:51:00Z"/>
                <w:color w:val="000000"/>
                <w:sz w:val="20"/>
                <w:szCs w:val="20"/>
                <w:lang w:val="en-US"/>
              </w:rPr>
            </w:pPr>
            <w:ins w:id="375"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 w:author="Nick.Tolimieri" w:date="2022-09-06T13:51:00Z"/>
                <w:color w:val="000000"/>
                <w:sz w:val="20"/>
                <w:szCs w:val="20"/>
                <w:lang w:val="en-US"/>
              </w:rPr>
            </w:pPr>
            <w:ins w:id="378" w:author="Nick.Tolimieri" w:date="2022-09-06T13:51:00Z">
              <w:r w:rsidRPr="00C97A89">
                <w:rPr>
                  <w:color w:val="000000"/>
                  <w:sz w:val="20"/>
                  <w:szCs w:val="20"/>
                  <w:lang w:val="en-US"/>
                </w:rPr>
                <w:t>5.18</w:t>
              </w:r>
            </w:ins>
          </w:p>
        </w:tc>
      </w:tr>
      <w:tr w:rsidR="00C97A89" w:rsidRPr="00C97A89" w:rsidTr="0048438B">
        <w:tblPrEx>
          <w:tblPrExChange w:id="379" w:author="Nick.Tolimieri" w:date="2022-09-06T14:24:00Z">
            <w:tblPrEx>
              <w:tblW w:w="10017" w:type="dxa"/>
            </w:tblPrEx>
          </w:tblPrExChange>
        </w:tblPrEx>
        <w:trPr>
          <w:trHeight w:val="255"/>
          <w:ins w:id="380" w:author="Nick.Tolimieri" w:date="2022-09-06T13:51:00Z"/>
          <w:trPrChange w:id="38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 w:author="Nick.Tolimieri" w:date="2022-09-06T13:51:00Z"/>
                <w:color w:val="000000"/>
                <w:sz w:val="20"/>
                <w:szCs w:val="20"/>
                <w:lang w:val="en-US"/>
              </w:rPr>
            </w:pPr>
            <w:proofErr w:type="spellStart"/>
            <w:ins w:id="38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6" w:author="Nick.Tolimieri" w:date="2022-09-06T13:51:00Z"/>
                <w:color w:val="000000"/>
                <w:sz w:val="20"/>
                <w:szCs w:val="20"/>
                <w:lang w:val="en-US"/>
              </w:rPr>
            </w:pPr>
            <w:ins w:id="387"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8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 w:author="Nick.Tolimieri" w:date="2022-09-06T13:51:00Z"/>
                <w:color w:val="000000"/>
                <w:sz w:val="20"/>
                <w:szCs w:val="20"/>
                <w:lang w:val="en-US"/>
              </w:rPr>
            </w:pPr>
            <w:ins w:id="39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 w:author="Nick.Tolimieri" w:date="2022-09-06T13:51:00Z"/>
                <w:color w:val="000000"/>
                <w:sz w:val="20"/>
                <w:szCs w:val="20"/>
                <w:lang w:val="en-US"/>
              </w:rPr>
            </w:pPr>
            <w:ins w:id="393"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 w:author="Nick.Tolimieri" w:date="2022-09-06T13:51:00Z"/>
                <w:color w:val="000000"/>
                <w:sz w:val="20"/>
                <w:szCs w:val="20"/>
                <w:lang w:val="en-US"/>
              </w:rPr>
            </w:pPr>
            <w:ins w:id="39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 w:author="Nick.Tolimieri" w:date="2022-09-06T13:51:00Z"/>
                <w:color w:val="000000"/>
                <w:sz w:val="20"/>
                <w:szCs w:val="20"/>
                <w:lang w:val="en-US"/>
              </w:rPr>
            </w:pPr>
            <w:ins w:id="399"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 w:author="Nick.Tolimieri" w:date="2022-09-06T13:51:00Z"/>
                <w:color w:val="000000"/>
                <w:sz w:val="20"/>
                <w:szCs w:val="20"/>
                <w:lang w:val="en-US"/>
              </w:rPr>
            </w:pPr>
            <w:ins w:id="402"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4" w:author="Nick.Tolimieri" w:date="2022-09-06T13:51:00Z"/>
                <w:color w:val="000000"/>
                <w:sz w:val="20"/>
                <w:szCs w:val="20"/>
                <w:lang w:val="en-US"/>
              </w:rPr>
            </w:pPr>
            <w:ins w:id="405"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 w:author="Nick.Tolimieri" w:date="2022-09-06T13:51:00Z"/>
                <w:color w:val="000000"/>
                <w:sz w:val="20"/>
                <w:szCs w:val="20"/>
                <w:lang w:val="en-US"/>
              </w:rPr>
            </w:pPr>
            <w:ins w:id="408"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 w:author="Nick.Tolimieri" w:date="2022-09-06T13:51:00Z"/>
                <w:color w:val="000000"/>
                <w:sz w:val="20"/>
                <w:szCs w:val="20"/>
                <w:lang w:val="en-US"/>
              </w:rPr>
            </w:pPr>
            <w:ins w:id="411"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 w:author="Nick.Tolimieri" w:date="2022-09-06T13:51:00Z"/>
                <w:color w:val="000000"/>
                <w:sz w:val="20"/>
                <w:szCs w:val="20"/>
                <w:lang w:val="en-US"/>
              </w:rPr>
            </w:pPr>
            <w:ins w:id="414" w:author="Nick.Tolimieri" w:date="2022-09-06T13:51:00Z">
              <w:r w:rsidRPr="00C97A89">
                <w:rPr>
                  <w:color w:val="000000"/>
                  <w:sz w:val="20"/>
                  <w:szCs w:val="20"/>
                  <w:lang w:val="en-US"/>
                </w:rPr>
                <w:t>1.98</w:t>
              </w:r>
            </w:ins>
          </w:p>
        </w:tc>
      </w:tr>
      <w:tr w:rsidR="00C97A89" w:rsidRPr="00C97A89" w:rsidTr="0048438B">
        <w:tblPrEx>
          <w:tblPrExChange w:id="415" w:author="Nick.Tolimieri" w:date="2022-09-06T14:24:00Z">
            <w:tblPrEx>
              <w:tblW w:w="10017" w:type="dxa"/>
            </w:tblPrEx>
          </w:tblPrExChange>
        </w:tblPrEx>
        <w:trPr>
          <w:trHeight w:val="255"/>
          <w:ins w:id="416" w:author="Nick.Tolimieri" w:date="2022-09-06T13:51:00Z"/>
          <w:trPrChange w:id="41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 w:author="Nick.Tolimieri" w:date="2022-09-06T13:51:00Z"/>
                <w:color w:val="000000"/>
                <w:sz w:val="20"/>
                <w:szCs w:val="20"/>
                <w:lang w:val="en-US"/>
              </w:rPr>
            </w:pPr>
            <w:proofErr w:type="spellStart"/>
            <w:ins w:id="42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 w:author="Nick.Tolimieri" w:date="2022-09-06T13:51:00Z"/>
                <w:color w:val="000000"/>
                <w:sz w:val="20"/>
                <w:szCs w:val="20"/>
                <w:lang w:val="en-US"/>
              </w:rPr>
            </w:pPr>
            <w:ins w:id="423"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 w:author="Nick.Tolimieri" w:date="2022-09-06T13:51:00Z"/>
                <w:color w:val="000000"/>
                <w:sz w:val="20"/>
                <w:szCs w:val="20"/>
                <w:lang w:val="en-US"/>
              </w:rPr>
            </w:pPr>
            <w:ins w:id="426"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2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 w:author="Nick.Tolimieri" w:date="2022-09-06T13:51:00Z"/>
                <w:color w:val="000000"/>
                <w:sz w:val="20"/>
                <w:szCs w:val="20"/>
                <w:lang w:val="en-US"/>
              </w:rPr>
            </w:pPr>
            <w:ins w:id="429"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 w:author="Nick.Tolimieri" w:date="2022-09-06T13:51:00Z"/>
                <w:color w:val="000000"/>
                <w:sz w:val="20"/>
                <w:szCs w:val="20"/>
                <w:lang w:val="en-US"/>
              </w:rPr>
            </w:pPr>
            <w:ins w:id="432"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3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 w:author="Nick.Tolimieri" w:date="2022-09-06T13:51:00Z"/>
                <w:color w:val="000000"/>
                <w:sz w:val="20"/>
                <w:szCs w:val="20"/>
                <w:lang w:val="en-US"/>
              </w:rPr>
            </w:pPr>
            <w:ins w:id="435"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 w:author="Nick.Tolimieri" w:date="2022-09-06T13:51:00Z"/>
                <w:color w:val="000000"/>
                <w:sz w:val="20"/>
                <w:szCs w:val="20"/>
                <w:lang w:val="en-US"/>
              </w:rPr>
            </w:pPr>
            <w:ins w:id="438"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3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0" w:author="Nick.Tolimieri" w:date="2022-09-06T13:51:00Z"/>
                <w:color w:val="000000"/>
                <w:sz w:val="20"/>
                <w:szCs w:val="20"/>
                <w:lang w:val="en-US"/>
              </w:rPr>
            </w:pPr>
            <w:ins w:id="441"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 w:author="Nick.Tolimieri" w:date="2022-09-06T13:51:00Z"/>
                <w:color w:val="000000"/>
                <w:sz w:val="20"/>
                <w:szCs w:val="20"/>
                <w:lang w:val="en-US"/>
              </w:rPr>
            </w:pPr>
            <w:ins w:id="444"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 w:author="Nick.Tolimieri" w:date="2022-09-06T13:51:00Z"/>
                <w:color w:val="000000"/>
                <w:sz w:val="20"/>
                <w:szCs w:val="20"/>
                <w:lang w:val="en-US"/>
              </w:rPr>
            </w:pPr>
            <w:ins w:id="447"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 w:author="Nick.Tolimieri" w:date="2022-09-06T13:51:00Z"/>
                <w:color w:val="000000"/>
                <w:sz w:val="20"/>
                <w:szCs w:val="20"/>
                <w:lang w:val="en-US"/>
              </w:rPr>
            </w:pPr>
            <w:ins w:id="450" w:author="Nick.Tolimieri" w:date="2022-09-06T13:51:00Z">
              <w:r w:rsidRPr="00C97A89">
                <w:rPr>
                  <w:color w:val="000000"/>
                  <w:sz w:val="20"/>
                  <w:szCs w:val="20"/>
                  <w:lang w:val="en-US"/>
                </w:rPr>
                <w:t>4.25</w:t>
              </w:r>
            </w:ins>
          </w:p>
        </w:tc>
      </w:tr>
      <w:tr w:rsidR="00C97A89" w:rsidRPr="00C97A89" w:rsidTr="0048438B">
        <w:tblPrEx>
          <w:tblPrExChange w:id="451" w:author="Nick.Tolimieri" w:date="2022-09-06T14:24:00Z">
            <w:tblPrEx>
              <w:tblW w:w="10017" w:type="dxa"/>
            </w:tblPrEx>
          </w:tblPrExChange>
        </w:tblPrEx>
        <w:trPr>
          <w:trHeight w:val="255"/>
          <w:ins w:id="452" w:author="Nick.Tolimieri" w:date="2022-09-06T13:51:00Z"/>
          <w:trPrChange w:id="45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5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5" w:author="Nick.Tolimieri" w:date="2022-09-06T13:51:00Z"/>
                <w:color w:val="000000"/>
                <w:sz w:val="20"/>
                <w:szCs w:val="20"/>
                <w:lang w:val="en-US"/>
              </w:rPr>
            </w:pPr>
            <w:proofErr w:type="spellStart"/>
            <w:ins w:id="45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5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8" w:author="Nick.Tolimieri" w:date="2022-09-06T13:51:00Z"/>
                <w:color w:val="000000"/>
                <w:sz w:val="20"/>
                <w:szCs w:val="20"/>
                <w:lang w:val="en-US"/>
              </w:rPr>
            </w:pPr>
            <w:ins w:id="459"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1" w:author="Nick.Tolimieri" w:date="2022-09-06T13:51:00Z"/>
                <w:color w:val="000000"/>
                <w:sz w:val="20"/>
                <w:szCs w:val="20"/>
                <w:lang w:val="en-US"/>
              </w:rPr>
            </w:pPr>
            <w:ins w:id="462"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4" w:author="Nick.Tolimieri" w:date="2022-09-06T13:51:00Z"/>
                <w:color w:val="000000"/>
                <w:sz w:val="20"/>
                <w:szCs w:val="20"/>
                <w:lang w:val="en-US"/>
              </w:rPr>
            </w:pPr>
            <w:ins w:id="465"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7" w:author="Nick.Tolimieri" w:date="2022-09-06T13:51:00Z"/>
                <w:color w:val="000000"/>
                <w:sz w:val="20"/>
                <w:szCs w:val="20"/>
                <w:lang w:val="en-US"/>
              </w:rPr>
            </w:pPr>
            <w:ins w:id="468"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46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0" w:author="Nick.Tolimieri" w:date="2022-09-06T13:51:00Z"/>
                <w:color w:val="000000"/>
                <w:sz w:val="20"/>
                <w:szCs w:val="20"/>
                <w:lang w:val="en-US"/>
              </w:rPr>
            </w:pPr>
            <w:ins w:id="471"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3" w:author="Nick.Tolimieri" w:date="2022-09-06T13:51:00Z"/>
                <w:color w:val="000000"/>
                <w:sz w:val="20"/>
                <w:szCs w:val="20"/>
                <w:lang w:val="en-US"/>
              </w:rPr>
            </w:pPr>
            <w:ins w:id="474"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6" w:author="Nick.Tolimieri" w:date="2022-09-06T13:51:00Z"/>
                <w:color w:val="000000"/>
                <w:sz w:val="20"/>
                <w:szCs w:val="20"/>
                <w:lang w:val="en-US"/>
              </w:rPr>
            </w:pPr>
            <w:ins w:id="477"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9" w:author="Nick.Tolimieri" w:date="2022-09-06T13:51:00Z"/>
                <w:color w:val="000000"/>
                <w:sz w:val="20"/>
                <w:szCs w:val="20"/>
                <w:lang w:val="en-US"/>
              </w:rPr>
            </w:pPr>
            <w:ins w:id="480"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2" w:author="Nick.Tolimieri" w:date="2022-09-06T13:51:00Z"/>
                <w:color w:val="000000"/>
                <w:sz w:val="20"/>
                <w:szCs w:val="20"/>
                <w:lang w:val="en-US"/>
              </w:rPr>
            </w:pPr>
            <w:ins w:id="483"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5" w:author="Nick.Tolimieri" w:date="2022-09-06T13:51:00Z"/>
                <w:color w:val="000000"/>
                <w:sz w:val="20"/>
                <w:szCs w:val="20"/>
                <w:lang w:val="en-US"/>
              </w:rPr>
            </w:pPr>
            <w:ins w:id="486" w:author="Nick.Tolimieri" w:date="2022-09-06T13:51:00Z">
              <w:r w:rsidRPr="00C97A89">
                <w:rPr>
                  <w:color w:val="000000"/>
                  <w:sz w:val="20"/>
                  <w:szCs w:val="20"/>
                  <w:lang w:val="en-US"/>
                </w:rPr>
                <w:t>3.81</w:t>
              </w:r>
            </w:ins>
          </w:p>
        </w:tc>
      </w:tr>
      <w:tr w:rsidR="00C97A89" w:rsidRPr="00C97A89" w:rsidTr="0048438B">
        <w:tblPrEx>
          <w:tblPrExChange w:id="487" w:author="Nick.Tolimieri" w:date="2022-09-06T14:24:00Z">
            <w:tblPrEx>
              <w:tblW w:w="10017" w:type="dxa"/>
            </w:tblPrEx>
          </w:tblPrExChange>
        </w:tblPrEx>
        <w:trPr>
          <w:trHeight w:val="255"/>
          <w:ins w:id="488" w:author="Nick.Tolimieri" w:date="2022-09-06T13:51:00Z"/>
          <w:trPrChange w:id="48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9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1" w:author="Nick.Tolimieri" w:date="2022-09-06T13:51:00Z"/>
                <w:color w:val="000000"/>
                <w:sz w:val="20"/>
                <w:szCs w:val="20"/>
                <w:lang w:val="en-US"/>
              </w:rPr>
            </w:pPr>
            <w:proofErr w:type="spellStart"/>
            <w:ins w:id="49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4" w:author="Nick.Tolimieri" w:date="2022-09-06T13:51:00Z"/>
                <w:color w:val="000000"/>
                <w:sz w:val="20"/>
                <w:szCs w:val="20"/>
                <w:lang w:val="en-US"/>
              </w:rPr>
            </w:pPr>
            <w:ins w:id="495"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7" w:author="Nick.Tolimieri" w:date="2022-09-06T13:51:00Z"/>
                <w:color w:val="000000"/>
                <w:sz w:val="20"/>
                <w:szCs w:val="20"/>
                <w:lang w:val="en-US"/>
              </w:rPr>
            </w:pPr>
            <w:ins w:id="4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9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0" w:author="Nick.Tolimieri" w:date="2022-09-06T13:51:00Z"/>
                <w:color w:val="000000"/>
                <w:sz w:val="20"/>
                <w:szCs w:val="20"/>
                <w:lang w:val="en-US"/>
              </w:rPr>
            </w:pPr>
            <w:ins w:id="50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3" w:author="Nick.Tolimieri" w:date="2022-09-06T13:51:00Z"/>
                <w:color w:val="000000"/>
                <w:sz w:val="20"/>
                <w:szCs w:val="20"/>
                <w:lang w:val="en-US"/>
              </w:rPr>
            </w:pPr>
            <w:ins w:id="50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0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6" w:author="Nick.Tolimieri" w:date="2022-09-06T13:51:00Z"/>
                <w:color w:val="000000"/>
                <w:sz w:val="20"/>
                <w:szCs w:val="20"/>
                <w:lang w:val="en-US"/>
              </w:rPr>
            </w:pPr>
            <w:ins w:id="50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0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09" w:author="Nick.Tolimieri" w:date="2022-09-06T13:51:00Z"/>
                <w:color w:val="000000"/>
                <w:sz w:val="20"/>
                <w:szCs w:val="20"/>
                <w:lang w:val="en-US"/>
              </w:rPr>
            </w:pPr>
            <w:ins w:id="51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2" w:author="Nick.Tolimieri" w:date="2022-09-06T13:51:00Z"/>
                <w:color w:val="000000"/>
                <w:sz w:val="20"/>
                <w:szCs w:val="20"/>
                <w:lang w:val="en-US"/>
              </w:rPr>
            </w:pPr>
            <w:ins w:id="5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5" w:author="Nick.Tolimieri" w:date="2022-09-06T13:51:00Z"/>
                <w:color w:val="000000"/>
                <w:sz w:val="20"/>
                <w:szCs w:val="20"/>
                <w:lang w:val="en-US"/>
              </w:rPr>
            </w:pPr>
            <w:ins w:id="5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8" w:author="Nick.Tolimieri" w:date="2022-09-06T13:51:00Z"/>
                <w:color w:val="000000"/>
                <w:sz w:val="20"/>
                <w:szCs w:val="20"/>
                <w:lang w:val="en-US"/>
              </w:rPr>
            </w:pPr>
            <w:ins w:id="51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1" w:author="Nick.Tolimieri" w:date="2022-09-06T13:51:00Z"/>
                <w:color w:val="000000"/>
                <w:sz w:val="20"/>
                <w:szCs w:val="20"/>
                <w:lang w:val="en-US"/>
              </w:rPr>
            </w:pPr>
            <w:ins w:id="522" w:author="Nick.Tolimieri" w:date="2022-09-06T13:51:00Z">
              <w:r w:rsidRPr="00C97A89">
                <w:rPr>
                  <w:color w:val="000000"/>
                  <w:sz w:val="20"/>
                  <w:szCs w:val="20"/>
                  <w:lang w:val="en-US"/>
                </w:rPr>
                <w:t>-</w:t>
              </w:r>
            </w:ins>
          </w:p>
        </w:tc>
      </w:tr>
      <w:tr w:rsidR="00C97A89" w:rsidRPr="00C97A89" w:rsidTr="0048438B">
        <w:tblPrEx>
          <w:tblPrExChange w:id="523" w:author="Nick.Tolimieri" w:date="2022-09-06T14:24:00Z">
            <w:tblPrEx>
              <w:tblW w:w="10017" w:type="dxa"/>
            </w:tblPrEx>
          </w:tblPrExChange>
        </w:tblPrEx>
        <w:trPr>
          <w:trHeight w:val="255"/>
          <w:ins w:id="524" w:author="Nick.Tolimieri" w:date="2022-09-06T13:51:00Z"/>
          <w:trPrChange w:id="52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2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7" w:author="Nick.Tolimieri" w:date="2022-09-06T13:51:00Z"/>
                <w:color w:val="000000"/>
                <w:sz w:val="20"/>
                <w:szCs w:val="20"/>
                <w:lang w:val="en-US"/>
              </w:rPr>
            </w:pPr>
            <w:proofErr w:type="spellStart"/>
            <w:ins w:id="52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2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0" w:author="Nick.Tolimieri" w:date="2022-09-06T13:51:00Z"/>
                <w:color w:val="000000"/>
                <w:sz w:val="20"/>
                <w:szCs w:val="20"/>
                <w:lang w:val="en-US"/>
              </w:rPr>
            </w:pPr>
            <w:ins w:id="531"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3" w:author="Nick.Tolimieri" w:date="2022-09-06T13:51:00Z"/>
                <w:color w:val="000000"/>
                <w:sz w:val="20"/>
                <w:szCs w:val="20"/>
                <w:lang w:val="en-US"/>
              </w:rPr>
            </w:pPr>
            <w:ins w:id="5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6" w:author="Nick.Tolimieri" w:date="2022-09-06T13:51:00Z"/>
                <w:color w:val="000000"/>
                <w:sz w:val="20"/>
                <w:szCs w:val="20"/>
                <w:lang w:val="en-US"/>
              </w:rPr>
            </w:pPr>
            <w:ins w:id="53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3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9" w:author="Nick.Tolimieri" w:date="2022-09-06T13:51:00Z"/>
                <w:color w:val="000000"/>
                <w:sz w:val="20"/>
                <w:szCs w:val="20"/>
                <w:lang w:val="en-US"/>
              </w:rPr>
            </w:pPr>
            <w:ins w:id="54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4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2" w:author="Nick.Tolimieri" w:date="2022-09-06T13:51:00Z"/>
                <w:color w:val="000000"/>
                <w:sz w:val="20"/>
                <w:szCs w:val="20"/>
                <w:lang w:val="en-US"/>
              </w:rPr>
            </w:pPr>
            <w:ins w:id="54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5" w:author="Nick.Tolimieri" w:date="2022-09-06T13:51:00Z"/>
                <w:color w:val="000000"/>
                <w:sz w:val="20"/>
                <w:szCs w:val="20"/>
                <w:lang w:val="en-US"/>
              </w:rPr>
            </w:pPr>
            <w:ins w:id="54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4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8" w:author="Nick.Tolimieri" w:date="2022-09-06T13:51:00Z"/>
                <w:color w:val="000000"/>
                <w:sz w:val="20"/>
                <w:szCs w:val="20"/>
                <w:lang w:val="en-US"/>
              </w:rPr>
            </w:pPr>
            <w:ins w:id="5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1" w:author="Nick.Tolimieri" w:date="2022-09-06T13:51:00Z"/>
                <w:color w:val="000000"/>
                <w:sz w:val="20"/>
                <w:szCs w:val="20"/>
                <w:lang w:val="en-US"/>
              </w:rPr>
            </w:pPr>
            <w:ins w:id="5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4" w:author="Nick.Tolimieri" w:date="2022-09-06T13:51:00Z"/>
                <w:color w:val="000000"/>
                <w:sz w:val="20"/>
                <w:szCs w:val="20"/>
                <w:lang w:val="en-US"/>
              </w:rPr>
            </w:pPr>
            <w:ins w:id="55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7" w:author="Nick.Tolimieri" w:date="2022-09-06T13:51:00Z"/>
                <w:color w:val="000000"/>
                <w:sz w:val="20"/>
                <w:szCs w:val="20"/>
                <w:lang w:val="en-US"/>
              </w:rPr>
            </w:pPr>
            <w:ins w:id="558" w:author="Nick.Tolimieri" w:date="2022-09-06T13:51:00Z">
              <w:r w:rsidRPr="00C97A89">
                <w:rPr>
                  <w:color w:val="000000"/>
                  <w:sz w:val="20"/>
                  <w:szCs w:val="20"/>
                  <w:lang w:val="en-US"/>
                </w:rPr>
                <w:t>-</w:t>
              </w:r>
            </w:ins>
          </w:p>
        </w:tc>
      </w:tr>
      <w:tr w:rsidR="00C97A89" w:rsidRPr="00C97A89" w:rsidTr="0048438B">
        <w:tblPrEx>
          <w:tblPrExChange w:id="559" w:author="Nick.Tolimieri" w:date="2022-09-06T14:24:00Z">
            <w:tblPrEx>
              <w:tblW w:w="10017" w:type="dxa"/>
            </w:tblPrEx>
          </w:tblPrExChange>
        </w:tblPrEx>
        <w:trPr>
          <w:trHeight w:val="255"/>
          <w:ins w:id="560" w:author="Nick.Tolimieri" w:date="2022-09-06T13:51:00Z"/>
          <w:trPrChange w:id="56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6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3" w:author="Nick.Tolimieri" w:date="2022-09-06T13:51:00Z"/>
                <w:color w:val="000000"/>
                <w:sz w:val="20"/>
                <w:szCs w:val="20"/>
                <w:lang w:val="en-US"/>
              </w:rPr>
            </w:pPr>
            <w:proofErr w:type="spellStart"/>
            <w:ins w:id="56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6" w:author="Nick.Tolimieri" w:date="2022-09-06T13:51:00Z"/>
                <w:color w:val="000000"/>
                <w:sz w:val="20"/>
                <w:szCs w:val="20"/>
                <w:lang w:val="en-US"/>
              </w:rPr>
            </w:pPr>
            <w:ins w:id="567"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6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9" w:author="Nick.Tolimieri" w:date="2022-09-06T13:51:00Z"/>
                <w:color w:val="000000"/>
                <w:sz w:val="20"/>
                <w:szCs w:val="20"/>
                <w:lang w:val="en-US"/>
              </w:rPr>
            </w:pPr>
            <w:ins w:id="5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2" w:author="Nick.Tolimieri" w:date="2022-09-06T13:51:00Z"/>
                <w:color w:val="000000"/>
                <w:sz w:val="20"/>
                <w:szCs w:val="20"/>
                <w:lang w:val="en-US"/>
              </w:rPr>
            </w:pPr>
            <w:ins w:id="57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5" w:author="Nick.Tolimieri" w:date="2022-09-06T13:51:00Z"/>
                <w:color w:val="000000"/>
                <w:sz w:val="20"/>
                <w:szCs w:val="20"/>
                <w:lang w:val="en-US"/>
              </w:rPr>
            </w:pPr>
            <w:ins w:id="57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7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8" w:author="Nick.Tolimieri" w:date="2022-09-06T13:51:00Z"/>
                <w:color w:val="000000"/>
                <w:sz w:val="20"/>
                <w:szCs w:val="20"/>
                <w:lang w:val="en-US"/>
              </w:rPr>
            </w:pPr>
            <w:ins w:id="57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1" w:author="Nick.Tolimieri" w:date="2022-09-06T13:51:00Z"/>
                <w:color w:val="000000"/>
                <w:sz w:val="20"/>
                <w:szCs w:val="20"/>
                <w:lang w:val="en-US"/>
              </w:rPr>
            </w:pPr>
            <w:ins w:id="58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4" w:author="Nick.Tolimieri" w:date="2022-09-06T13:51:00Z"/>
                <w:color w:val="000000"/>
                <w:sz w:val="20"/>
                <w:szCs w:val="20"/>
                <w:lang w:val="en-US"/>
              </w:rPr>
            </w:pPr>
            <w:ins w:id="5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7" w:author="Nick.Tolimieri" w:date="2022-09-06T13:51:00Z"/>
                <w:color w:val="000000"/>
                <w:sz w:val="20"/>
                <w:szCs w:val="20"/>
                <w:lang w:val="en-US"/>
              </w:rPr>
            </w:pPr>
            <w:ins w:id="5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0" w:author="Nick.Tolimieri" w:date="2022-09-06T13:51:00Z"/>
                <w:color w:val="000000"/>
                <w:sz w:val="20"/>
                <w:szCs w:val="20"/>
                <w:lang w:val="en-US"/>
              </w:rPr>
            </w:pPr>
            <w:ins w:id="5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3" w:author="Nick.Tolimieri" w:date="2022-09-06T13:51:00Z"/>
                <w:color w:val="000000"/>
                <w:sz w:val="20"/>
                <w:szCs w:val="20"/>
                <w:lang w:val="en-US"/>
              </w:rPr>
            </w:pPr>
            <w:ins w:id="594" w:author="Nick.Tolimieri" w:date="2022-09-06T13:51:00Z">
              <w:r w:rsidRPr="00C97A89">
                <w:rPr>
                  <w:color w:val="000000"/>
                  <w:sz w:val="20"/>
                  <w:szCs w:val="20"/>
                  <w:lang w:val="en-US"/>
                </w:rPr>
                <w:t>-</w:t>
              </w:r>
            </w:ins>
          </w:p>
        </w:tc>
      </w:tr>
      <w:tr w:rsidR="00C97A89" w:rsidRPr="00C97A89" w:rsidTr="0048438B">
        <w:tblPrEx>
          <w:tblPrExChange w:id="595" w:author="Nick.Tolimieri" w:date="2022-09-06T14:24:00Z">
            <w:tblPrEx>
              <w:tblW w:w="10017" w:type="dxa"/>
            </w:tblPrEx>
          </w:tblPrExChange>
        </w:tblPrEx>
        <w:trPr>
          <w:trHeight w:val="255"/>
          <w:ins w:id="596" w:author="Nick.Tolimieri" w:date="2022-09-06T13:51:00Z"/>
          <w:trPrChange w:id="59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9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9" w:author="Nick.Tolimieri" w:date="2022-09-06T13:51:00Z"/>
                <w:color w:val="000000"/>
                <w:sz w:val="20"/>
                <w:szCs w:val="20"/>
                <w:lang w:val="en-US"/>
              </w:rPr>
            </w:pPr>
            <w:proofErr w:type="spellStart"/>
            <w:ins w:id="60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2" w:author="Nick.Tolimieri" w:date="2022-09-06T13:51:00Z"/>
                <w:color w:val="000000"/>
                <w:sz w:val="20"/>
                <w:szCs w:val="20"/>
                <w:lang w:val="en-US"/>
              </w:rPr>
            </w:pPr>
            <w:ins w:id="603"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5" w:author="Nick.Tolimieri" w:date="2022-09-06T13:51:00Z"/>
                <w:color w:val="000000"/>
                <w:sz w:val="20"/>
                <w:szCs w:val="20"/>
                <w:lang w:val="en-US"/>
              </w:rPr>
            </w:pPr>
            <w:ins w:id="60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0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8" w:author="Nick.Tolimieri" w:date="2022-09-06T13:51:00Z"/>
                <w:color w:val="000000"/>
                <w:sz w:val="20"/>
                <w:szCs w:val="20"/>
                <w:lang w:val="en-US"/>
              </w:rPr>
            </w:pPr>
            <w:ins w:id="609"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1" w:author="Nick.Tolimieri" w:date="2022-09-06T13:51:00Z"/>
                <w:color w:val="000000"/>
                <w:sz w:val="20"/>
                <w:szCs w:val="20"/>
                <w:lang w:val="en-US"/>
              </w:rPr>
            </w:pPr>
            <w:ins w:id="61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61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4" w:author="Nick.Tolimieri" w:date="2022-09-06T13:51:00Z"/>
                <w:color w:val="000000"/>
                <w:sz w:val="20"/>
                <w:szCs w:val="20"/>
                <w:lang w:val="en-US"/>
              </w:rPr>
            </w:pPr>
            <w:ins w:id="615"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7" w:author="Nick.Tolimieri" w:date="2022-09-06T13:51:00Z"/>
                <w:color w:val="000000"/>
                <w:sz w:val="20"/>
                <w:szCs w:val="20"/>
                <w:lang w:val="en-US"/>
              </w:rPr>
            </w:pPr>
            <w:ins w:id="618"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1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0" w:author="Nick.Tolimieri" w:date="2022-09-06T13:51:00Z"/>
                <w:color w:val="000000"/>
                <w:sz w:val="20"/>
                <w:szCs w:val="20"/>
                <w:lang w:val="en-US"/>
              </w:rPr>
            </w:pPr>
            <w:ins w:id="621"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3" w:author="Nick.Tolimieri" w:date="2022-09-06T13:51:00Z"/>
                <w:color w:val="000000"/>
                <w:sz w:val="20"/>
                <w:szCs w:val="20"/>
                <w:lang w:val="en-US"/>
              </w:rPr>
            </w:pPr>
            <w:ins w:id="624"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6" w:author="Nick.Tolimieri" w:date="2022-09-06T13:51:00Z"/>
                <w:color w:val="000000"/>
                <w:sz w:val="20"/>
                <w:szCs w:val="20"/>
                <w:lang w:val="en-US"/>
              </w:rPr>
            </w:pPr>
            <w:ins w:id="627"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9" w:author="Nick.Tolimieri" w:date="2022-09-06T13:51:00Z"/>
                <w:color w:val="000000"/>
                <w:sz w:val="20"/>
                <w:szCs w:val="20"/>
                <w:lang w:val="en-US"/>
              </w:rPr>
            </w:pPr>
            <w:ins w:id="630" w:author="Nick.Tolimieri" w:date="2022-09-06T13:51:00Z">
              <w:r w:rsidRPr="00C97A89">
                <w:rPr>
                  <w:color w:val="000000"/>
                  <w:sz w:val="20"/>
                  <w:szCs w:val="20"/>
                  <w:lang w:val="en-US"/>
                </w:rPr>
                <w:t>1.92</w:t>
              </w:r>
            </w:ins>
          </w:p>
        </w:tc>
      </w:tr>
      <w:tr w:rsidR="00C97A89" w:rsidRPr="00C97A89" w:rsidTr="0048438B">
        <w:tblPrEx>
          <w:tblPrExChange w:id="631" w:author="Nick.Tolimieri" w:date="2022-09-06T14:24:00Z">
            <w:tblPrEx>
              <w:tblW w:w="10017" w:type="dxa"/>
            </w:tblPrEx>
          </w:tblPrExChange>
        </w:tblPrEx>
        <w:trPr>
          <w:trHeight w:val="255"/>
          <w:ins w:id="632" w:author="Nick.Tolimieri" w:date="2022-09-06T13:51:00Z"/>
          <w:trPrChange w:id="63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63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5" w:author="Nick.Tolimieri" w:date="2022-09-06T13:51:00Z"/>
                <w:color w:val="000000"/>
                <w:sz w:val="20"/>
                <w:szCs w:val="20"/>
                <w:lang w:val="en-US"/>
              </w:rPr>
            </w:pPr>
            <w:proofErr w:type="spellStart"/>
            <w:ins w:id="63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3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8" w:author="Nick.Tolimieri" w:date="2022-09-06T13:51:00Z"/>
                <w:color w:val="000000"/>
                <w:sz w:val="20"/>
                <w:szCs w:val="20"/>
                <w:lang w:val="en-US"/>
              </w:rPr>
            </w:pPr>
            <w:ins w:id="639"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1" w:author="Nick.Tolimieri" w:date="2022-09-06T13:51:00Z"/>
                <w:color w:val="000000"/>
                <w:sz w:val="20"/>
                <w:szCs w:val="20"/>
                <w:lang w:val="en-US"/>
              </w:rPr>
            </w:pPr>
            <w:ins w:id="64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4" w:author="Nick.Tolimieri" w:date="2022-09-06T13:51:00Z"/>
                <w:color w:val="000000"/>
                <w:sz w:val="20"/>
                <w:szCs w:val="20"/>
                <w:lang w:val="en-US"/>
              </w:rPr>
            </w:pPr>
            <w:ins w:id="645"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7" w:author="Nick.Tolimieri" w:date="2022-09-06T13:51:00Z"/>
                <w:color w:val="000000"/>
                <w:sz w:val="20"/>
                <w:szCs w:val="20"/>
                <w:lang w:val="en-US"/>
              </w:rPr>
            </w:pPr>
            <w:ins w:id="648"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64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0" w:author="Nick.Tolimieri" w:date="2022-09-06T13:51:00Z"/>
                <w:color w:val="000000"/>
                <w:sz w:val="20"/>
                <w:szCs w:val="20"/>
                <w:lang w:val="en-US"/>
              </w:rPr>
            </w:pPr>
            <w:ins w:id="651"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3" w:author="Nick.Tolimieri" w:date="2022-09-06T13:51:00Z"/>
                <w:color w:val="000000"/>
                <w:sz w:val="20"/>
                <w:szCs w:val="20"/>
                <w:lang w:val="en-US"/>
              </w:rPr>
            </w:pPr>
            <w:ins w:id="65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6" w:author="Nick.Tolimieri" w:date="2022-09-06T13:51:00Z"/>
                <w:color w:val="000000"/>
                <w:sz w:val="20"/>
                <w:szCs w:val="20"/>
                <w:lang w:val="en-US"/>
              </w:rPr>
            </w:pPr>
            <w:ins w:id="657"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9" w:author="Nick.Tolimieri" w:date="2022-09-06T13:51:00Z"/>
                <w:color w:val="000000"/>
                <w:sz w:val="20"/>
                <w:szCs w:val="20"/>
                <w:lang w:val="en-US"/>
              </w:rPr>
            </w:pPr>
            <w:ins w:id="660"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2" w:author="Nick.Tolimieri" w:date="2022-09-06T13:51:00Z"/>
                <w:color w:val="000000"/>
                <w:sz w:val="20"/>
                <w:szCs w:val="20"/>
                <w:lang w:val="en-US"/>
              </w:rPr>
            </w:pPr>
            <w:ins w:id="663"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5" w:author="Nick.Tolimieri" w:date="2022-09-06T13:51:00Z"/>
                <w:color w:val="000000"/>
                <w:sz w:val="20"/>
                <w:szCs w:val="20"/>
                <w:lang w:val="en-US"/>
              </w:rPr>
            </w:pPr>
            <w:ins w:id="666" w:author="Nick.Tolimieri" w:date="2022-09-06T13:51:00Z">
              <w:r w:rsidRPr="00C97A89">
                <w:rPr>
                  <w:color w:val="000000"/>
                  <w:sz w:val="20"/>
                  <w:szCs w:val="20"/>
                  <w:lang w:val="en-US"/>
                </w:rPr>
                <w:t>2.51</w:t>
              </w:r>
            </w:ins>
          </w:p>
        </w:tc>
      </w:tr>
      <w:tr w:rsidR="00C97A89" w:rsidRPr="00C97A89" w:rsidTr="0048438B">
        <w:tblPrEx>
          <w:tblPrExChange w:id="667" w:author="Nick.Tolimieri" w:date="2022-09-06T14:24:00Z">
            <w:tblPrEx>
              <w:tblW w:w="10017" w:type="dxa"/>
            </w:tblPrEx>
          </w:tblPrExChange>
        </w:tblPrEx>
        <w:trPr>
          <w:trHeight w:val="255"/>
          <w:ins w:id="668" w:author="Nick.Tolimieri" w:date="2022-09-06T13:51:00Z"/>
          <w:trPrChange w:id="66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67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1" w:author="Nick.Tolimieri" w:date="2022-09-06T13:51:00Z"/>
                <w:color w:val="000000"/>
                <w:sz w:val="20"/>
                <w:szCs w:val="20"/>
                <w:lang w:val="en-US"/>
              </w:rPr>
            </w:pPr>
            <w:proofErr w:type="spellStart"/>
            <w:ins w:id="67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4" w:author="Nick.Tolimieri" w:date="2022-09-06T13:51:00Z"/>
                <w:color w:val="000000"/>
                <w:sz w:val="20"/>
                <w:szCs w:val="20"/>
                <w:lang w:val="en-US"/>
              </w:rPr>
            </w:pPr>
            <w:ins w:id="675"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7" w:author="Nick.Tolimieri" w:date="2022-09-06T13:51:00Z"/>
                <w:color w:val="000000"/>
                <w:sz w:val="20"/>
                <w:szCs w:val="20"/>
                <w:lang w:val="en-US"/>
              </w:rPr>
            </w:pPr>
            <w:ins w:id="67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7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0" w:author="Nick.Tolimieri" w:date="2022-09-06T13:51:00Z"/>
                <w:color w:val="000000"/>
                <w:sz w:val="20"/>
                <w:szCs w:val="20"/>
                <w:lang w:val="en-US"/>
              </w:rPr>
            </w:pPr>
            <w:ins w:id="68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3" w:author="Nick.Tolimieri" w:date="2022-09-06T13:51:00Z"/>
                <w:color w:val="000000"/>
                <w:sz w:val="20"/>
                <w:szCs w:val="20"/>
                <w:lang w:val="en-US"/>
              </w:rPr>
            </w:pPr>
            <w:ins w:id="68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68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6" w:author="Nick.Tolimieri" w:date="2022-09-06T13:51:00Z"/>
                <w:color w:val="000000"/>
                <w:sz w:val="20"/>
                <w:szCs w:val="20"/>
                <w:lang w:val="en-US"/>
              </w:rPr>
            </w:pPr>
            <w:ins w:id="68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8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89" w:author="Nick.Tolimieri" w:date="2022-09-06T13:51:00Z"/>
                <w:color w:val="000000"/>
                <w:sz w:val="20"/>
                <w:szCs w:val="20"/>
                <w:lang w:val="en-US"/>
              </w:rPr>
            </w:pPr>
            <w:ins w:id="69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2" w:author="Nick.Tolimieri" w:date="2022-09-06T13:51:00Z"/>
                <w:color w:val="000000"/>
                <w:sz w:val="20"/>
                <w:szCs w:val="20"/>
                <w:lang w:val="en-US"/>
              </w:rPr>
            </w:pPr>
            <w:ins w:id="6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5" w:author="Nick.Tolimieri" w:date="2022-09-06T13:51:00Z"/>
                <w:color w:val="000000"/>
                <w:sz w:val="20"/>
                <w:szCs w:val="20"/>
                <w:lang w:val="en-US"/>
              </w:rPr>
            </w:pPr>
            <w:ins w:id="6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8" w:author="Nick.Tolimieri" w:date="2022-09-06T13:51:00Z"/>
                <w:color w:val="000000"/>
                <w:sz w:val="20"/>
                <w:szCs w:val="20"/>
                <w:lang w:val="en-US"/>
              </w:rPr>
            </w:pPr>
            <w:ins w:id="69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1" w:author="Nick.Tolimieri" w:date="2022-09-06T13:51:00Z"/>
                <w:color w:val="000000"/>
                <w:sz w:val="20"/>
                <w:szCs w:val="20"/>
                <w:lang w:val="en-US"/>
              </w:rPr>
            </w:pPr>
            <w:ins w:id="702" w:author="Nick.Tolimieri" w:date="2022-09-06T13:51:00Z">
              <w:r w:rsidRPr="00C97A89">
                <w:rPr>
                  <w:color w:val="000000"/>
                  <w:sz w:val="20"/>
                  <w:szCs w:val="20"/>
                  <w:lang w:val="en-US"/>
                </w:rPr>
                <w:t>-</w:t>
              </w:r>
            </w:ins>
          </w:p>
        </w:tc>
      </w:tr>
      <w:tr w:rsidR="00C97A89" w:rsidRPr="00C97A89" w:rsidTr="0048438B">
        <w:tblPrEx>
          <w:tblPrExChange w:id="703" w:author="Nick.Tolimieri" w:date="2022-09-06T14:24:00Z">
            <w:tblPrEx>
              <w:tblW w:w="10017" w:type="dxa"/>
            </w:tblPrEx>
          </w:tblPrExChange>
        </w:tblPrEx>
        <w:trPr>
          <w:trHeight w:val="255"/>
          <w:ins w:id="704" w:author="Nick.Tolimieri" w:date="2022-09-06T13:51:00Z"/>
          <w:trPrChange w:id="70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0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7" w:author="Nick.Tolimieri" w:date="2022-09-06T13:51:00Z"/>
                <w:color w:val="000000"/>
                <w:sz w:val="20"/>
                <w:szCs w:val="20"/>
                <w:lang w:val="en-US"/>
              </w:rPr>
            </w:pPr>
            <w:proofErr w:type="spellStart"/>
            <w:ins w:id="70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0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0" w:author="Nick.Tolimieri" w:date="2022-09-06T13:51:00Z"/>
                <w:color w:val="000000"/>
                <w:sz w:val="20"/>
                <w:szCs w:val="20"/>
                <w:lang w:val="en-US"/>
              </w:rPr>
            </w:pPr>
            <w:ins w:id="711"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3" w:author="Nick.Tolimieri" w:date="2022-09-06T13:51:00Z"/>
                <w:color w:val="000000"/>
                <w:sz w:val="20"/>
                <w:szCs w:val="20"/>
                <w:lang w:val="en-US"/>
              </w:rPr>
            </w:pPr>
            <w:ins w:id="7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6" w:author="Nick.Tolimieri" w:date="2022-09-06T13:51:00Z"/>
                <w:color w:val="000000"/>
                <w:sz w:val="20"/>
                <w:szCs w:val="20"/>
                <w:lang w:val="en-US"/>
              </w:rPr>
            </w:pPr>
            <w:ins w:id="717"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1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9" w:author="Nick.Tolimieri" w:date="2022-09-06T13:51:00Z"/>
                <w:color w:val="000000"/>
                <w:sz w:val="20"/>
                <w:szCs w:val="20"/>
                <w:lang w:val="en-US"/>
              </w:rPr>
            </w:pPr>
            <w:ins w:id="72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2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2" w:author="Nick.Tolimieri" w:date="2022-09-06T13:51:00Z"/>
                <w:color w:val="000000"/>
                <w:sz w:val="20"/>
                <w:szCs w:val="20"/>
                <w:lang w:val="en-US"/>
              </w:rPr>
            </w:pPr>
            <w:ins w:id="723"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5" w:author="Nick.Tolimieri" w:date="2022-09-06T13:51:00Z"/>
                <w:color w:val="000000"/>
                <w:sz w:val="20"/>
                <w:szCs w:val="20"/>
                <w:lang w:val="en-US"/>
              </w:rPr>
            </w:pPr>
            <w:ins w:id="726"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2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8" w:author="Nick.Tolimieri" w:date="2022-09-06T13:51:00Z"/>
                <w:color w:val="000000"/>
                <w:sz w:val="20"/>
                <w:szCs w:val="20"/>
                <w:lang w:val="en-US"/>
              </w:rPr>
            </w:pPr>
            <w:ins w:id="729"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1" w:author="Nick.Tolimieri" w:date="2022-09-06T13:51:00Z"/>
                <w:color w:val="000000"/>
                <w:sz w:val="20"/>
                <w:szCs w:val="20"/>
                <w:lang w:val="en-US"/>
              </w:rPr>
            </w:pPr>
            <w:ins w:id="732"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4" w:author="Nick.Tolimieri" w:date="2022-09-06T13:51:00Z"/>
                <w:color w:val="000000"/>
                <w:sz w:val="20"/>
                <w:szCs w:val="20"/>
                <w:lang w:val="en-US"/>
              </w:rPr>
            </w:pPr>
            <w:ins w:id="735"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7" w:author="Nick.Tolimieri" w:date="2022-09-06T13:51:00Z"/>
                <w:color w:val="000000"/>
                <w:sz w:val="20"/>
                <w:szCs w:val="20"/>
                <w:lang w:val="en-US"/>
              </w:rPr>
            </w:pPr>
            <w:ins w:id="738" w:author="Nick.Tolimieri" w:date="2022-09-06T13:51:00Z">
              <w:r w:rsidRPr="00C97A89">
                <w:rPr>
                  <w:color w:val="000000"/>
                  <w:sz w:val="20"/>
                  <w:szCs w:val="20"/>
                  <w:lang w:val="en-US"/>
                </w:rPr>
                <w:t>2.58</w:t>
              </w:r>
            </w:ins>
          </w:p>
        </w:tc>
      </w:tr>
      <w:tr w:rsidR="00C97A89" w:rsidRPr="00C97A89" w:rsidTr="0048438B">
        <w:tblPrEx>
          <w:tblPrExChange w:id="739" w:author="Nick.Tolimieri" w:date="2022-09-06T14:24:00Z">
            <w:tblPrEx>
              <w:tblW w:w="10017" w:type="dxa"/>
            </w:tblPrEx>
          </w:tblPrExChange>
        </w:tblPrEx>
        <w:trPr>
          <w:trHeight w:val="255"/>
          <w:ins w:id="740" w:author="Nick.Tolimieri" w:date="2022-09-06T13:51:00Z"/>
          <w:trPrChange w:id="74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4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3" w:author="Nick.Tolimieri" w:date="2022-09-06T13:51:00Z"/>
                <w:color w:val="000000"/>
                <w:sz w:val="20"/>
                <w:szCs w:val="20"/>
                <w:lang w:val="en-US"/>
              </w:rPr>
            </w:pPr>
            <w:proofErr w:type="spellStart"/>
            <w:ins w:id="74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6" w:author="Nick.Tolimieri" w:date="2022-09-06T13:51:00Z"/>
                <w:color w:val="000000"/>
                <w:sz w:val="20"/>
                <w:szCs w:val="20"/>
                <w:lang w:val="en-US"/>
              </w:rPr>
            </w:pPr>
            <w:ins w:id="747"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4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9" w:author="Nick.Tolimieri" w:date="2022-09-06T13:51:00Z"/>
                <w:color w:val="000000"/>
                <w:sz w:val="20"/>
                <w:szCs w:val="20"/>
                <w:lang w:val="en-US"/>
              </w:rPr>
            </w:pPr>
            <w:ins w:id="75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2" w:author="Nick.Tolimieri" w:date="2022-09-06T13:51:00Z"/>
                <w:color w:val="000000"/>
                <w:sz w:val="20"/>
                <w:szCs w:val="20"/>
                <w:lang w:val="en-US"/>
              </w:rPr>
            </w:pPr>
            <w:ins w:id="753"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5" w:author="Nick.Tolimieri" w:date="2022-09-06T13:51:00Z"/>
                <w:color w:val="000000"/>
                <w:sz w:val="20"/>
                <w:szCs w:val="20"/>
                <w:lang w:val="en-US"/>
              </w:rPr>
            </w:pPr>
            <w:ins w:id="75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5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8" w:author="Nick.Tolimieri" w:date="2022-09-06T13:51:00Z"/>
                <w:color w:val="000000"/>
                <w:sz w:val="20"/>
                <w:szCs w:val="20"/>
                <w:lang w:val="en-US"/>
              </w:rPr>
            </w:pPr>
            <w:ins w:id="759"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1" w:author="Nick.Tolimieri" w:date="2022-09-06T13:51:00Z"/>
                <w:color w:val="000000"/>
                <w:sz w:val="20"/>
                <w:szCs w:val="20"/>
                <w:lang w:val="en-US"/>
              </w:rPr>
            </w:pPr>
            <w:ins w:id="76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4" w:author="Nick.Tolimieri" w:date="2022-09-06T13:51:00Z"/>
                <w:color w:val="000000"/>
                <w:sz w:val="20"/>
                <w:szCs w:val="20"/>
                <w:lang w:val="en-US"/>
              </w:rPr>
            </w:pPr>
            <w:ins w:id="765"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7" w:author="Nick.Tolimieri" w:date="2022-09-06T13:51:00Z"/>
                <w:color w:val="000000"/>
                <w:sz w:val="20"/>
                <w:szCs w:val="20"/>
                <w:lang w:val="en-US"/>
              </w:rPr>
            </w:pPr>
            <w:ins w:id="768"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0" w:author="Nick.Tolimieri" w:date="2022-09-06T13:51:00Z"/>
                <w:color w:val="000000"/>
                <w:sz w:val="20"/>
                <w:szCs w:val="20"/>
                <w:lang w:val="en-US"/>
              </w:rPr>
            </w:pPr>
            <w:ins w:id="771"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3" w:author="Nick.Tolimieri" w:date="2022-09-06T13:51:00Z"/>
                <w:color w:val="000000"/>
                <w:sz w:val="20"/>
                <w:szCs w:val="20"/>
                <w:lang w:val="en-US"/>
              </w:rPr>
            </w:pPr>
            <w:ins w:id="774" w:author="Nick.Tolimieri" w:date="2022-09-06T13:51:00Z">
              <w:r w:rsidRPr="00C97A89">
                <w:rPr>
                  <w:color w:val="000000"/>
                  <w:sz w:val="20"/>
                  <w:szCs w:val="20"/>
                  <w:lang w:val="en-US"/>
                </w:rPr>
                <w:t>2.38</w:t>
              </w:r>
            </w:ins>
          </w:p>
        </w:tc>
      </w:tr>
      <w:tr w:rsidR="00C97A89" w:rsidRPr="00C97A89" w:rsidTr="0048438B">
        <w:tblPrEx>
          <w:tblPrExChange w:id="775" w:author="Nick.Tolimieri" w:date="2022-09-06T14:24:00Z">
            <w:tblPrEx>
              <w:tblW w:w="10017" w:type="dxa"/>
            </w:tblPrEx>
          </w:tblPrExChange>
        </w:tblPrEx>
        <w:trPr>
          <w:trHeight w:val="255"/>
          <w:ins w:id="776" w:author="Nick.Tolimieri" w:date="2022-09-06T13:51:00Z"/>
          <w:trPrChange w:id="77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7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79" w:author="Nick.Tolimieri" w:date="2022-09-06T13:51:00Z"/>
                <w:color w:val="000000"/>
                <w:sz w:val="20"/>
                <w:szCs w:val="20"/>
                <w:lang w:val="en-US"/>
              </w:rPr>
            </w:pPr>
            <w:proofErr w:type="spellStart"/>
            <w:ins w:id="78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2" w:author="Nick.Tolimieri" w:date="2022-09-06T13:51:00Z"/>
                <w:color w:val="000000"/>
                <w:sz w:val="20"/>
                <w:szCs w:val="20"/>
                <w:lang w:val="en-US"/>
              </w:rPr>
            </w:pPr>
            <w:ins w:id="783"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5" w:author="Nick.Tolimieri" w:date="2022-09-06T13:51:00Z"/>
                <w:color w:val="000000"/>
                <w:sz w:val="20"/>
                <w:szCs w:val="20"/>
                <w:lang w:val="en-US"/>
              </w:rPr>
            </w:pPr>
            <w:ins w:id="786"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8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8" w:author="Nick.Tolimieri" w:date="2022-09-06T13:51:00Z"/>
                <w:color w:val="000000"/>
                <w:sz w:val="20"/>
                <w:szCs w:val="20"/>
                <w:lang w:val="en-US"/>
              </w:rPr>
            </w:pPr>
            <w:ins w:id="789"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1" w:author="Nick.Tolimieri" w:date="2022-09-06T13:51:00Z"/>
                <w:color w:val="000000"/>
                <w:sz w:val="20"/>
                <w:szCs w:val="20"/>
                <w:lang w:val="en-US"/>
              </w:rPr>
            </w:pPr>
            <w:ins w:id="79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9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4" w:author="Nick.Tolimieri" w:date="2022-09-06T13:51:00Z"/>
                <w:color w:val="000000"/>
                <w:sz w:val="20"/>
                <w:szCs w:val="20"/>
                <w:lang w:val="en-US"/>
              </w:rPr>
            </w:pPr>
            <w:ins w:id="795"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7" w:author="Nick.Tolimieri" w:date="2022-09-06T13:51:00Z"/>
                <w:color w:val="000000"/>
                <w:sz w:val="20"/>
                <w:szCs w:val="20"/>
                <w:lang w:val="en-US"/>
              </w:rPr>
            </w:pPr>
            <w:ins w:id="79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79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0" w:author="Nick.Tolimieri" w:date="2022-09-06T13:51:00Z"/>
                <w:color w:val="000000"/>
                <w:sz w:val="20"/>
                <w:szCs w:val="20"/>
                <w:lang w:val="en-US"/>
              </w:rPr>
            </w:pPr>
            <w:ins w:id="801"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3" w:author="Nick.Tolimieri" w:date="2022-09-06T13:51:00Z"/>
                <w:color w:val="000000"/>
                <w:sz w:val="20"/>
                <w:szCs w:val="20"/>
                <w:lang w:val="en-US"/>
              </w:rPr>
            </w:pPr>
            <w:ins w:id="804"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6" w:author="Nick.Tolimieri" w:date="2022-09-06T13:51:00Z"/>
                <w:color w:val="000000"/>
                <w:sz w:val="20"/>
                <w:szCs w:val="20"/>
                <w:lang w:val="en-US"/>
              </w:rPr>
            </w:pPr>
            <w:ins w:id="807"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9" w:author="Nick.Tolimieri" w:date="2022-09-06T13:51:00Z"/>
                <w:color w:val="000000"/>
                <w:sz w:val="20"/>
                <w:szCs w:val="20"/>
                <w:lang w:val="en-US"/>
              </w:rPr>
            </w:pPr>
            <w:ins w:id="810" w:author="Nick.Tolimieri" w:date="2022-09-06T13:51:00Z">
              <w:r w:rsidRPr="00C97A89">
                <w:rPr>
                  <w:color w:val="000000"/>
                  <w:sz w:val="20"/>
                  <w:szCs w:val="20"/>
                  <w:lang w:val="en-US"/>
                </w:rPr>
                <w:t>3.33</w:t>
              </w:r>
            </w:ins>
          </w:p>
        </w:tc>
      </w:tr>
      <w:tr w:rsidR="00C97A89" w:rsidRPr="00C97A89" w:rsidTr="0048438B">
        <w:tblPrEx>
          <w:tblPrExChange w:id="811" w:author="Nick.Tolimieri" w:date="2022-09-06T14:24:00Z">
            <w:tblPrEx>
              <w:tblW w:w="10017" w:type="dxa"/>
            </w:tblPrEx>
          </w:tblPrExChange>
        </w:tblPrEx>
        <w:trPr>
          <w:trHeight w:val="255"/>
          <w:ins w:id="812" w:author="Nick.Tolimieri" w:date="2022-09-06T13:51:00Z"/>
          <w:trPrChange w:id="81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1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5" w:author="Nick.Tolimieri" w:date="2022-09-06T13:51:00Z"/>
                <w:color w:val="000000"/>
                <w:sz w:val="20"/>
                <w:szCs w:val="20"/>
                <w:lang w:val="en-US"/>
              </w:rPr>
            </w:pPr>
            <w:proofErr w:type="spellStart"/>
            <w:ins w:id="81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1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8" w:author="Nick.Tolimieri" w:date="2022-09-06T13:51:00Z"/>
                <w:color w:val="000000"/>
                <w:sz w:val="20"/>
                <w:szCs w:val="20"/>
                <w:lang w:val="en-US"/>
              </w:rPr>
            </w:pPr>
            <w:ins w:id="819"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1" w:author="Nick.Tolimieri" w:date="2022-09-06T13:51:00Z"/>
                <w:color w:val="000000"/>
                <w:sz w:val="20"/>
                <w:szCs w:val="20"/>
                <w:lang w:val="en-US"/>
              </w:rPr>
            </w:pPr>
            <w:ins w:id="82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4" w:author="Nick.Tolimieri" w:date="2022-09-06T13:51:00Z"/>
                <w:color w:val="000000"/>
                <w:sz w:val="20"/>
                <w:szCs w:val="20"/>
                <w:lang w:val="en-US"/>
              </w:rPr>
            </w:pPr>
            <w:ins w:id="82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7" w:author="Nick.Tolimieri" w:date="2022-09-06T13:51:00Z"/>
                <w:color w:val="000000"/>
                <w:sz w:val="20"/>
                <w:szCs w:val="20"/>
                <w:lang w:val="en-US"/>
              </w:rPr>
            </w:pPr>
            <w:ins w:id="82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82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0" w:author="Nick.Tolimieri" w:date="2022-09-06T13:51:00Z"/>
                <w:color w:val="000000"/>
                <w:sz w:val="20"/>
                <w:szCs w:val="20"/>
                <w:lang w:val="en-US"/>
              </w:rPr>
            </w:pPr>
            <w:ins w:id="83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3" w:author="Nick.Tolimieri" w:date="2022-09-06T13:51:00Z"/>
                <w:color w:val="000000"/>
                <w:sz w:val="20"/>
                <w:szCs w:val="20"/>
                <w:lang w:val="en-US"/>
              </w:rPr>
            </w:pPr>
            <w:ins w:id="83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6" w:author="Nick.Tolimieri" w:date="2022-09-06T13:51:00Z"/>
                <w:color w:val="000000"/>
                <w:sz w:val="20"/>
                <w:szCs w:val="20"/>
                <w:lang w:val="en-US"/>
              </w:rPr>
            </w:pPr>
            <w:ins w:id="8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9" w:author="Nick.Tolimieri" w:date="2022-09-06T13:51:00Z"/>
                <w:color w:val="000000"/>
                <w:sz w:val="20"/>
                <w:szCs w:val="20"/>
                <w:lang w:val="en-US"/>
              </w:rPr>
            </w:pPr>
            <w:ins w:id="84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2" w:author="Nick.Tolimieri" w:date="2022-09-06T13:51:00Z"/>
                <w:color w:val="000000"/>
                <w:sz w:val="20"/>
                <w:szCs w:val="20"/>
                <w:lang w:val="en-US"/>
              </w:rPr>
            </w:pPr>
            <w:ins w:id="84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5" w:author="Nick.Tolimieri" w:date="2022-09-06T13:51:00Z"/>
                <w:color w:val="000000"/>
                <w:sz w:val="20"/>
                <w:szCs w:val="20"/>
                <w:lang w:val="en-US"/>
              </w:rPr>
            </w:pPr>
            <w:ins w:id="846" w:author="Nick.Tolimieri" w:date="2022-09-06T13:51:00Z">
              <w:r w:rsidRPr="00C97A89">
                <w:rPr>
                  <w:color w:val="000000"/>
                  <w:sz w:val="20"/>
                  <w:szCs w:val="20"/>
                  <w:lang w:val="en-US"/>
                </w:rPr>
                <w:t>-</w:t>
              </w:r>
            </w:ins>
          </w:p>
        </w:tc>
      </w:tr>
      <w:tr w:rsidR="00C97A89" w:rsidRPr="00C97A89" w:rsidTr="0048438B">
        <w:tblPrEx>
          <w:tblPrExChange w:id="847" w:author="Nick.Tolimieri" w:date="2022-09-06T14:24:00Z">
            <w:tblPrEx>
              <w:tblW w:w="10017" w:type="dxa"/>
            </w:tblPrEx>
          </w:tblPrExChange>
        </w:tblPrEx>
        <w:trPr>
          <w:trHeight w:val="255"/>
          <w:ins w:id="848" w:author="Nick.Tolimieri" w:date="2022-09-06T13:51:00Z"/>
          <w:trPrChange w:id="84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5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1" w:author="Nick.Tolimieri" w:date="2022-09-06T13:51:00Z"/>
                <w:color w:val="000000"/>
                <w:sz w:val="20"/>
                <w:szCs w:val="20"/>
                <w:lang w:val="en-US"/>
              </w:rPr>
            </w:pPr>
            <w:proofErr w:type="spellStart"/>
            <w:ins w:id="85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4" w:author="Nick.Tolimieri" w:date="2022-09-06T13:51:00Z"/>
                <w:color w:val="000000"/>
                <w:sz w:val="20"/>
                <w:szCs w:val="20"/>
                <w:lang w:val="en-US"/>
              </w:rPr>
            </w:pPr>
            <w:ins w:id="855"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7" w:author="Nick.Tolimieri" w:date="2022-09-06T13:51:00Z"/>
                <w:color w:val="000000"/>
                <w:sz w:val="20"/>
                <w:szCs w:val="20"/>
                <w:lang w:val="en-US"/>
              </w:rPr>
            </w:pPr>
            <w:ins w:id="8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5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0" w:author="Nick.Tolimieri" w:date="2022-09-06T13:51:00Z"/>
                <w:color w:val="000000"/>
                <w:sz w:val="20"/>
                <w:szCs w:val="20"/>
                <w:lang w:val="en-US"/>
              </w:rPr>
            </w:pPr>
            <w:ins w:id="86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3" w:author="Nick.Tolimieri" w:date="2022-09-06T13:51:00Z"/>
                <w:color w:val="000000"/>
                <w:sz w:val="20"/>
                <w:szCs w:val="20"/>
                <w:lang w:val="en-US"/>
              </w:rPr>
            </w:pPr>
            <w:ins w:id="86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86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6" w:author="Nick.Tolimieri" w:date="2022-09-06T13:51:00Z"/>
                <w:color w:val="000000"/>
                <w:sz w:val="20"/>
                <w:szCs w:val="20"/>
                <w:lang w:val="en-US"/>
              </w:rPr>
            </w:pPr>
            <w:ins w:id="86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6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69" w:author="Nick.Tolimieri" w:date="2022-09-06T13:51:00Z"/>
                <w:color w:val="000000"/>
                <w:sz w:val="20"/>
                <w:szCs w:val="20"/>
                <w:lang w:val="en-US"/>
              </w:rPr>
            </w:pPr>
            <w:ins w:id="87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2" w:author="Nick.Tolimieri" w:date="2022-09-06T13:51:00Z"/>
                <w:color w:val="000000"/>
                <w:sz w:val="20"/>
                <w:szCs w:val="20"/>
                <w:lang w:val="en-US"/>
              </w:rPr>
            </w:pPr>
            <w:ins w:id="87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5" w:author="Nick.Tolimieri" w:date="2022-09-06T13:51:00Z"/>
                <w:color w:val="000000"/>
                <w:sz w:val="20"/>
                <w:szCs w:val="20"/>
                <w:lang w:val="en-US"/>
              </w:rPr>
            </w:pPr>
            <w:ins w:id="87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8" w:author="Nick.Tolimieri" w:date="2022-09-06T13:51:00Z"/>
                <w:color w:val="000000"/>
                <w:sz w:val="20"/>
                <w:szCs w:val="20"/>
                <w:lang w:val="en-US"/>
              </w:rPr>
            </w:pPr>
            <w:ins w:id="87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1" w:author="Nick.Tolimieri" w:date="2022-09-06T13:51:00Z"/>
                <w:color w:val="000000"/>
                <w:sz w:val="20"/>
                <w:szCs w:val="20"/>
                <w:lang w:val="en-US"/>
              </w:rPr>
            </w:pPr>
            <w:ins w:id="882" w:author="Nick.Tolimieri" w:date="2022-09-06T13:51:00Z">
              <w:r w:rsidRPr="00C97A89">
                <w:rPr>
                  <w:color w:val="000000"/>
                  <w:sz w:val="20"/>
                  <w:szCs w:val="20"/>
                  <w:lang w:val="en-US"/>
                </w:rPr>
                <w:t>-</w:t>
              </w:r>
            </w:ins>
          </w:p>
        </w:tc>
      </w:tr>
      <w:tr w:rsidR="00C97A89" w:rsidRPr="00C97A89" w:rsidTr="0048438B">
        <w:tblPrEx>
          <w:tblPrExChange w:id="883" w:author="Nick.Tolimieri" w:date="2022-09-06T14:24:00Z">
            <w:tblPrEx>
              <w:tblW w:w="10017" w:type="dxa"/>
            </w:tblPrEx>
          </w:tblPrExChange>
        </w:tblPrEx>
        <w:trPr>
          <w:trHeight w:val="255"/>
          <w:ins w:id="884" w:author="Nick.Tolimieri" w:date="2022-09-06T13:51:00Z"/>
          <w:trPrChange w:id="88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8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7" w:author="Nick.Tolimieri" w:date="2022-09-06T13:51:00Z"/>
                <w:color w:val="000000"/>
                <w:sz w:val="20"/>
                <w:szCs w:val="20"/>
                <w:lang w:val="en-US"/>
              </w:rPr>
            </w:pPr>
            <w:proofErr w:type="spellStart"/>
            <w:ins w:id="88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8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0" w:author="Nick.Tolimieri" w:date="2022-09-06T13:51:00Z"/>
                <w:color w:val="000000"/>
                <w:sz w:val="20"/>
                <w:szCs w:val="20"/>
                <w:lang w:val="en-US"/>
              </w:rPr>
            </w:pPr>
            <w:ins w:id="891"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3" w:author="Nick.Tolimieri" w:date="2022-09-06T13:51:00Z"/>
                <w:color w:val="000000"/>
                <w:sz w:val="20"/>
                <w:szCs w:val="20"/>
                <w:lang w:val="en-US"/>
              </w:rPr>
            </w:pPr>
            <w:ins w:id="8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6" w:author="Nick.Tolimieri" w:date="2022-09-06T13:51:00Z"/>
                <w:color w:val="000000"/>
                <w:sz w:val="20"/>
                <w:szCs w:val="20"/>
                <w:lang w:val="en-US"/>
              </w:rPr>
            </w:pPr>
            <w:ins w:id="897"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89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9" w:author="Nick.Tolimieri" w:date="2022-09-06T13:51:00Z"/>
                <w:color w:val="000000"/>
                <w:sz w:val="20"/>
                <w:szCs w:val="20"/>
                <w:lang w:val="en-US"/>
              </w:rPr>
            </w:pPr>
            <w:ins w:id="900"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90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2" w:author="Nick.Tolimieri" w:date="2022-09-06T13:51:00Z"/>
                <w:color w:val="000000"/>
                <w:sz w:val="20"/>
                <w:szCs w:val="20"/>
                <w:lang w:val="en-US"/>
              </w:rPr>
            </w:pPr>
            <w:ins w:id="903"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5" w:author="Nick.Tolimieri" w:date="2022-09-06T13:51:00Z"/>
                <w:color w:val="000000"/>
                <w:sz w:val="20"/>
                <w:szCs w:val="20"/>
                <w:lang w:val="en-US"/>
              </w:rPr>
            </w:pPr>
            <w:ins w:id="90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0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8" w:author="Nick.Tolimieri" w:date="2022-09-06T13:51:00Z"/>
                <w:color w:val="000000"/>
                <w:sz w:val="20"/>
                <w:szCs w:val="20"/>
                <w:lang w:val="en-US"/>
              </w:rPr>
            </w:pPr>
            <w:ins w:id="909"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1" w:author="Nick.Tolimieri" w:date="2022-09-06T13:51:00Z"/>
                <w:color w:val="000000"/>
                <w:sz w:val="20"/>
                <w:szCs w:val="20"/>
                <w:lang w:val="en-US"/>
              </w:rPr>
            </w:pPr>
            <w:ins w:id="912"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4" w:author="Nick.Tolimieri" w:date="2022-09-06T13:51:00Z"/>
                <w:color w:val="000000"/>
                <w:sz w:val="20"/>
                <w:szCs w:val="20"/>
                <w:lang w:val="en-US"/>
              </w:rPr>
            </w:pPr>
            <w:ins w:id="915"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7" w:author="Nick.Tolimieri" w:date="2022-09-06T13:51:00Z"/>
                <w:color w:val="000000"/>
                <w:sz w:val="20"/>
                <w:szCs w:val="20"/>
                <w:lang w:val="en-US"/>
              </w:rPr>
            </w:pPr>
            <w:ins w:id="918" w:author="Nick.Tolimieri" w:date="2022-09-06T13:51:00Z">
              <w:r w:rsidRPr="00C97A89">
                <w:rPr>
                  <w:color w:val="000000"/>
                  <w:sz w:val="20"/>
                  <w:szCs w:val="20"/>
                  <w:lang w:val="en-US"/>
                </w:rPr>
                <w:t>1.75</w:t>
              </w:r>
            </w:ins>
          </w:p>
        </w:tc>
      </w:tr>
      <w:tr w:rsidR="00C97A89" w:rsidRPr="00C97A89" w:rsidTr="0048438B">
        <w:tblPrEx>
          <w:tblPrExChange w:id="919" w:author="Nick.Tolimieri" w:date="2022-09-06T14:24:00Z">
            <w:tblPrEx>
              <w:tblW w:w="10017" w:type="dxa"/>
            </w:tblPrEx>
          </w:tblPrExChange>
        </w:tblPrEx>
        <w:trPr>
          <w:trHeight w:val="255"/>
          <w:ins w:id="920" w:author="Nick.Tolimieri" w:date="2022-09-06T13:51:00Z"/>
          <w:trPrChange w:id="92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2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3" w:author="Nick.Tolimieri" w:date="2022-09-06T13:51:00Z"/>
                <w:color w:val="000000"/>
                <w:sz w:val="20"/>
                <w:szCs w:val="20"/>
                <w:lang w:val="en-US"/>
              </w:rPr>
            </w:pPr>
            <w:proofErr w:type="spellStart"/>
            <w:ins w:id="92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6" w:author="Nick.Tolimieri" w:date="2022-09-06T13:51:00Z"/>
                <w:color w:val="000000"/>
                <w:sz w:val="20"/>
                <w:szCs w:val="20"/>
                <w:lang w:val="en-US"/>
              </w:rPr>
            </w:pPr>
            <w:ins w:id="927"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2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9" w:author="Nick.Tolimieri" w:date="2022-09-06T13:51:00Z"/>
                <w:color w:val="000000"/>
                <w:sz w:val="20"/>
                <w:szCs w:val="20"/>
                <w:lang w:val="en-US"/>
              </w:rPr>
            </w:pPr>
            <w:ins w:id="93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2" w:author="Nick.Tolimieri" w:date="2022-09-06T13:51:00Z"/>
                <w:color w:val="000000"/>
                <w:sz w:val="20"/>
                <w:szCs w:val="20"/>
                <w:lang w:val="en-US"/>
              </w:rPr>
            </w:pPr>
            <w:ins w:id="933"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5" w:author="Nick.Tolimieri" w:date="2022-09-06T13:51:00Z"/>
                <w:color w:val="000000"/>
                <w:sz w:val="20"/>
                <w:szCs w:val="20"/>
                <w:lang w:val="en-US"/>
              </w:rPr>
            </w:pPr>
            <w:ins w:id="93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93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8" w:author="Nick.Tolimieri" w:date="2022-09-06T13:51:00Z"/>
                <w:color w:val="000000"/>
                <w:sz w:val="20"/>
                <w:szCs w:val="20"/>
                <w:lang w:val="en-US"/>
              </w:rPr>
            </w:pPr>
            <w:ins w:id="939"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1" w:author="Nick.Tolimieri" w:date="2022-09-06T13:51:00Z"/>
                <w:color w:val="000000"/>
                <w:sz w:val="20"/>
                <w:szCs w:val="20"/>
                <w:lang w:val="en-US"/>
              </w:rPr>
            </w:pPr>
            <w:ins w:id="942"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4" w:author="Nick.Tolimieri" w:date="2022-09-06T13:51:00Z"/>
                <w:color w:val="000000"/>
                <w:sz w:val="20"/>
                <w:szCs w:val="20"/>
                <w:lang w:val="en-US"/>
              </w:rPr>
            </w:pPr>
            <w:ins w:id="945"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7" w:author="Nick.Tolimieri" w:date="2022-09-06T13:51:00Z"/>
                <w:color w:val="000000"/>
                <w:sz w:val="20"/>
                <w:szCs w:val="20"/>
                <w:lang w:val="en-US"/>
              </w:rPr>
            </w:pPr>
            <w:ins w:id="948"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0" w:author="Nick.Tolimieri" w:date="2022-09-06T13:51:00Z"/>
                <w:color w:val="000000"/>
                <w:sz w:val="20"/>
                <w:szCs w:val="20"/>
                <w:lang w:val="en-US"/>
              </w:rPr>
            </w:pPr>
            <w:ins w:id="951"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3" w:author="Nick.Tolimieri" w:date="2022-09-06T13:51:00Z"/>
                <w:color w:val="000000"/>
                <w:sz w:val="20"/>
                <w:szCs w:val="20"/>
                <w:lang w:val="en-US"/>
              </w:rPr>
            </w:pPr>
            <w:ins w:id="954" w:author="Nick.Tolimieri" w:date="2022-09-06T13:51:00Z">
              <w:r w:rsidRPr="00C97A89">
                <w:rPr>
                  <w:color w:val="000000"/>
                  <w:sz w:val="20"/>
                  <w:szCs w:val="20"/>
                  <w:lang w:val="en-US"/>
                </w:rPr>
                <w:t>2.05</w:t>
              </w:r>
            </w:ins>
          </w:p>
        </w:tc>
      </w:tr>
      <w:tr w:rsidR="00C97A89" w:rsidRPr="00C97A89" w:rsidTr="0048438B">
        <w:tblPrEx>
          <w:tblPrExChange w:id="955" w:author="Nick.Tolimieri" w:date="2022-09-06T14:24:00Z">
            <w:tblPrEx>
              <w:tblW w:w="10017" w:type="dxa"/>
            </w:tblPrEx>
          </w:tblPrExChange>
        </w:tblPrEx>
        <w:trPr>
          <w:trHeight w:val="255"/>
          <w:ins w:id="956" w:author="Nick.Tolimieri" w:date="2022-09-06T13:51:00Z"/>
          <w:trPrChange w:id="95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5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59" w:author="Nick.Tolimieri" w:date="2022-09-06T13:51:00Z"/>
                <w:color w:val="000000"/>
                <w:sz w:val="20"/>
                <w:szCs w:val="20"/>
                <w:lang w:val="en-US"/>
              </w:rPr>
            </w:pPr>
            <w:bookmarkStart w:id="960" w:name="_GoBack" w:colFirst="0" w:colLast="10"/>
            <w:proofErr w:type="spellStart"/>
            <w:ins w:id="96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3" w:author="Nick.Tolimieri" w:date="2022-09-06T13:51:00Z"/>
                <w:color w:val="000000"/>
                <w:sz w:val="20"/>
                <w:szCs w:val="20"/>
                <w:lang w:val="en-US"/>
              </w:rPr>
            </w:pPr>
            <w:ins w:id="964"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6" w:author="Nick.Tolimieri" w:date="2022-09-06T13:51:00Z"/>
                <w:color w:val="000000"/>
                <w:sz w:val="20"/>
                <w:szCs w:val="20"/>
                <w:lang w:val="en-US"/>
              </w:rPr>
            </w:pPr>
            <w:ins w:id="96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6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9" w:author="Nick.Tolimieri" w:date="2022-09-06T13:51:00Z"/>
                <w:color w:val="000000"/>
                <w:sz w:val="20"/>
                <w:szCs w:val="20"/>
                <w:lang w:val="en-US"/>
              </w:rPr>
            </w:pPr>
            <w:ins w:id="97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2" w:author="Nick.Tolimieri" w:date="2022-09-06T13:51:00Z"/>
                <w:color w:val="000000"/>
                <w:sz w:val="20"/>
                <w:szCs w:val="20"/>
                <w:lang w:val="en-US"/>
              </w:rPr>
            </w:pPr>
            <w:ins w:id="97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97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5" w:author="Nick.Tolimieri" w:date="2022-09-06T13:51:00Z"/>
                <w:color w:val="000000"/>
                <w:sz w:val="20"/>
                <w:szCs w:val="20"/>
                <w:lang w:val="en-US"/>
              </w:rPr>
            </w:pPr>
            <w:ins w:id="97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8" w:author="Nick.Tolimieri" w:date="2022-09-06T13:51:00Z"/>
                <w:color w:val="000000"/>
                <w:sz w:val="20"/>
                <w:szCs w:val="20"/>
                <w:lang w:val="en-US"/>
              </w:rPr>
            </w:pPr>
            <w:ins w:id="97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1" w:author="Nick.Tolimieri" w:date="2022-09-06T13:51:00Z"/>
                <w:color w:val="000000"/>
                <w:sz w:val="20"/>
                <w:szCs w:val="20"/>
                <w:lang w:val="en-US"/>
              </w:rPr>
            </w:pPr>
            <w:ins w:id="9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4" w:author="Nick.Tolimieri" w:date="2022-09-06T13:51:00Z"/>
                <w:color w:val="000000"/>
                <w:sz w:val="20"/>
                <w:szCs w:val="20"/>
                <w:lang w:val="en-US"/>
              </w:rPr>
            </w:pPr>
            <w:ins w:id="9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7" w:author="Nick.Tolimieri" w:date="2022-09-06T13:51:00Z"/>
                <w:color w:val="000000"/>
                <w:sz w:val="20"/>
                <w:szCs w:val="20"/>
                <w:lang w:val="en-US"/>
              </w:rPr>
            </w:pPr>
            <w:ins w:id="9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0" w:author="Nick.Tolimieri" w:date="2022-09-06T13:51:00Z"/>
                <w:color w:val="000000"/>
                <w:sz w:val="20"/>
                <w:szCs w:val="20"/>
                <w:lang w:val="en-US"/>
              </w:rPr>
            </w:pPr>
            <w:ins w:id="991" w:author="Nick.Tolimieri" w:date="2022-09-06T13:51:00Z">
              <w:r w:rsidRPr="00C97A89">
                <w:rPr>
                  <w:color w:val="000000"/>
                  <w:sz w:val="20"/>
                  <w:szCs w:val="20"/>
                  <w:lang w:val="en-US"/>
                </w:rPr>
                <w:t>-</w:t>
              </w:r>
            </w:ins>
          </w:p>
        </w:tc>
      </w:tr>
      <w:tr w:rsidR="00C97A89" w:rsidRPr="00C97A89" w:rsidTr="0048438B">
        <w:tblPrEx>
          <w:tblPrExChange w:id="992" w:author="Nick.Tolimieri" w:date="2022-09-06T14:24:00Z">
            <w:tblPrEx>
              <w:tblW w:w="10017" w:type="dxa"/>
            </w:tblPrEx>
          </w:tblPrExChange>
        </w:tblPrEx>
        <w:trPr>
          <w:trHeight w:val="255"/>
          <w:ins w:id="993" w:author="Nick.Tolimieri" w:date="2022-09-06T13:51:00Z"/>
          <w:trPrChange w:id="99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9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6" w:author="Nick.Tolimieri" w:date="2022-09-06T13:51:00Z"/>
                <w:color w:val="000000"/>
                <w:sz w:val="20"/>
                <w:szCs w:val="20"/>
                <w:lang w:val="en-US"/>
              </w:rPr>
            </w:pPr>
            <w:proofErr w:type="spellStart"/>
            <w:ins w:id="99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9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99" w:author="Nick.Tolimieri" w:date="2022-09-06T13:51:00Z"/>
                <w:color w:val="000000"/>
                <w:sz w:val="20"/>
                <w:szCs w:val="20"/>
                <w:lang w:val="en-US"/>
              </w:rPr>
            </w:pPr>
            <w:ins w:id="1000"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2" w:author="Nick.Tolimieri" w:date="2022-09-06T13:51:00Z"/>
                <w:color w:val="000000"/>
                <w:sz w:val="20"/>
                <w:szCs w:val="20"/>
                <w:lang w:val="en-US"/>
              </w:rPr>
            </w:pPr>
            <w:ins w:id="1003"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5" w:author="Nick.Tolimieri" w:date="2022-09-06T13:51:00Z"/>
                <w:color w:val="000000"/>
                <w:sz w:val="20"/>
                <w:szCs w:val="20"/>
                <w:lang w:val="en-US"/>
              </w:rPr>
            </w:pPr>
            <w:ins w:id="1006"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8" w:author="Nick.Tolimieri" w:date="2022-09-06T13:51:00Z"/>
                <w:color w:val="000000"/>
                <w:sz w:val="20"/>
                <w:szCs w:val="20"/>
                <w:lang w:val="en-US"/>
              </w:rPr>
            </w:pPr>
            <w:ins w:id="1009"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01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1" w:author="Nick.Tolimieri" w:date="2022-09-06T13:51:00Z"/>
                <w:color w:val="000000"/>
                <w:sz w:val="20"/>
                <w:szCs w:val="20"/>
                <w:lang w:val="en-US"/>
              </w:rPr>
            </w:pPr>
            <w:ins w:id="1012"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4" w:author="Nick.Tolimieri" w:date="2022-09-06T13:51:00Z"/>
                <w:color w:val="000000"/>
                <w:sz w:val="20"/>
                <w:szCs w:val="20"/>
                <w:lang w:val="en-US"/>
              </w:rPr>
            </w:pPr>
            <w:ins w:id="101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7" w:author="Nick.Tolimieri" w:date="2022-09-06T13:51:00Z"/>
                <w:color w:val="000000"/>
                <w:sz w:val="20"/>
                <w:szCs w:val="20"/>
                <w:lang w:val="en-US"/>
              </w:rPr>
            </w:pPr>
            <w:ins w:id="1018"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0" w:author="Nick.Tolimieri" w:date="2022-09-06T13:51:00Z"/>
                <w:color w:val="000000"/>
                <w:sz w:val="20"/>
                <w:szCs w:val="20"/>
                <w:lang w:val="en-US"/>
              </w:rPr>
            </w:pPr>
            <w:ins w:id="1021"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3" w:author="Nick.Tolimieri" w:date="2022-09-06T13:51:00Z"/>
                <w:color w:val="000000"/>
                <w:sz w:val="20"/>
                <w:szCs w:val="20"/>
                <w:lang w:val="en-US"/>
              </w:rPr>
            </w:pPr>
            <w:ins w:id="1024"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6" w:author="Nick.Tolimieri" w:date="2022-09-06T13:51:00Z"/>
                <w:color w:val="000000"/>
                <w:sz w:val="20"/>
                <w:szCs w:val="20"/>
                <w:lang w:val="en-US"/>
              </w:rPr>
            </w:pPr>
            <w:ins w:id="1027" w:author="Nick.Tolimieri" w:date="2022-09-06T13:51:00Z">
              <w:r w:rsidRPr="00C97A89">
                <w:rPr>
                  <w:color w:val="000000"/>
                  <w:sz w:val="20"/>
                  <w:szCs w:val="20"/>
                  <w:lang w:val="en-US"/>
                </w:rPr>
                <w:t>4.43</w:t>
              </w:r>
            </w:ins>
          </w:p>
        </w:tc>
      </w:tr>
      <w:tr w:rsidR="00C97A89" w:rsidRPr="00C97A89" w:rsidTr="0048438B">
        <w:tblPrEx>
          <w:tblPrExChange w:id="1028" w:author="Nick.Tolimieri" w:date="2022-09-06T14:24:00Z">
            <w:tblPrEx>
              <w:tblW w:w="10017" w:type="dxa"/>
            </w:tblPrEx>
          </w:tblPrExChange>
        </w:tblPrEx>
        <w:trPr>
          <w:trHeight w:val="255"/>
          <w:ins w:id="1029" w:author="Nick.Tolimieri" w:date="2022-09-06T13:51:00Z"/>
          <w:trPrChange w:id="103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03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2" w:author="Nick.Tolimieri" w:date="2022-09-06T13:51:00Z"/>
                <w:color w:val="000000"/>
                <w:sz w:val="20"/>
                <w:szCs w:val="20"/>
                <w:lang w:val="en-US"/>
              </w:rPr>
            </w:pPr>
            <w:proofErr w:type="spellStart"/>
            <w:ins w:id="103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5" w:author="Nick.Tolimieri" w:date="2022-09-06T13:51:00Z"/>
                <w:color w:val="000000"/>
                <w:sz w:val="20"/>
                <w:szCs w:val="20"/>
                <w:lang w:val="en-US"/>
              </w:rPr>
            </w:pPr>
            <w:ins w:id="1036"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8" w:author="Nick.Tolimieri" w:date="2022-09-06T13:51:00Z"/>
                <w:color w:val="000000"/>
                <w:sz w:val="20"/>
                <w:szCs w:val="20"/>
                <w:lang w:val="en-US"/>
              </w:rPr>
            </w:pPr>
            <w:ins w:id="1039"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1" w:author="Nick.Tolimieri" w:date="2022-09-06T13:51:00Z"/>
                <w:color w:val="000000"/>
                <w:sz w:val="20"/>
                <w:szCs w:val="20"/>
                <w:lang w:val="en-US"/>
              </w:rPr>
            </w:pPr>
            <w:ins w:id="1042"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4" w:author="Nick.Tolimieri" w:date="2022-09-06T13:51:00Z"/>
                <w:color w:val="000000"/>
                <w:sz w:val="20"/>
                <w:szCs w:val="20"/>
                <w:lang w:val="en-US"/>
              </w:rPr>
            </w:pPr>
            <w:ins w:id="1045"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104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7" w:author="Nick.Tolimieri" w:date="2022-09-06T13:51:00Z"/>
                <w:color w:val="000000"/>
                <w:sz w:val="20"/>
                <w:szCs w:val="20"/>
                <w:lang w:val="en-US"/>
              </w:rPr>
            </w:pPr>
            <w:ins w:id="1048"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4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0" w:author="Nick.Tolimieri" w:date="2022-09-06T13:51:00Z"/>
                <w:color w:val="000000"/>
                <w:sz w:val="20"/>
                <w:szCs w:val="20"/>
                <w:lang w:val="en-US"/>
              </w:rPr>
            </w:pPr>
            <w:ins w:id="1051"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3" w:author="Nick.Tolimieri" w:date="2022-09-06T13:51:00Z"/>
                <w:color w:val="000000"/>
                <w:sz w:val="20"/>
                <w:szCs w:val="20"/>
                <w:lang w:val="en-US"/>
              </w:rPr>
            </w:pPr>
            <w:ins w:id="1054"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6" w:author="Nick.Tolimieri" w:date="2022-09-06T13:51:00Z"/>
                <w:color w:val="000000"/>
                <w:sz w:val="20"/>
                <w:szCs w:val="20"/>
                <w:lang w:val="en-US"/>
              </w:rPr>
            </w:pPr>
            <w:ins w:id="1057"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9" w:author="Nick.Tolimieri" w:date="2022-09-06T13:51:00Z"/>
                <w:color w:val="000000"/>
                <w:sz w:val="20"/>
                <w:szCs w:val="20"/>
                <w:lang w:val="en-US"/>
              </w:rPr>
            </w:pPr>
            <w:ins w:id="1060"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2" w:author="Nick.Tolimieri" w:date="2022-09-06T13:51:00Z"/>
                <w:color w:val="000000"/>
                <w:sz w:val="20"/>
                <w:szCs w:val="20"/>
                <w:lang w:val="en-US"/>
              </w:rPr>
            </w:pPr>
            <w:ins w:id="1063" w:author="Nick.Tolimieri" w:date="2022-09-06T13:51:00Z">
              <w:r w:rsidRPr="00C97A89">
                <w:rPr>
                  <w:color w:val="000000"/>
                  <w:sz w:val="20"/>
                  <w:szCs w:val="20"/>
                  <w:lang w:val="en-US"/>
                </w:rPr>
                <w:t>3.73</w:t>
              </w:r>
            </w:ins>
          </w:p>
        </w:tc>
      </w:tr>
      <w:tr w:rsidR="00C97A89" w:rsidRPr="00C97A89" w:rsidTr="0048438B">
        <w:tblPrEx>
          <w:tblPrExChange w:id="1064" w:author="Nick.Tolimieri" w:date="2022-09-06T14:24:00Z">
            <w:tblPrEx>
              <w:tblW w:w="10017" w:type="dxa"/>
            </w:tblPrEx>
          </w:tblPrExChange>
        </w:tblPrEx>
        <w:trPr>
          <w:trHeight w:val="255"/>
          <w:ins w:id="1065" w:author="Nick.Tolimieri" w:date="2022-09-06T13:51:00Z"/>
          <w:trPrChange w:id="106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06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68" w:author="Nick.Tolimieri" w:date="2022-09-06T13:51:00Z"/>
                <w:color w:val="000000"/>
                <w:sz w:val="20"/>
                <w:szCs w:val="20"/>
                <w:lang w:val="en-US"/>
              </w:rPr>
            </w:pPr>
            <w:proofErr w:type="spellStart"/>
            <w:ins w:id="106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1" w:author="Nick.Tolimieri" w:date="2022-09-06T13:51:00Z"/>
                <w:color w:val="000000"/>
                <w:sz w:val="20"/>
                <w:szCs w:val="20"/>
                <w:lang w:val="en-US"/>
              </w:rPr>
            </w:pPr>
            <w:ins w:id="1072"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4" w:author="Nick.Tolimieri" w:date="2022-09-06T13:51:00Z"/>
                <w:color w:val="000000"/>
                <w:sz w:val="20"/>
                <w:szCs w:val="20"/>
                <w:lang w:val="en-US"/>
              </w:rPr>
            </w:pPr>
            <w:ins w:id="10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7" w:author="Nick.Tolimieri" w:date="2022-09-06T13:51:00Z"/>
                <w:color w:val="000000"/>
                <w:sz w:val="20"/>
                <w:szCs w:val="20"/>
                <w:lang w:val="en-US"/>
              </w:rPr>
            </w:pPr>
            <w:ins w:id="1078"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7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0" w:author="Nick.Tolimieri" w:date="2022-09-06T13:51:00Z"/>
                <w:color w:val="000000"/>
                <w:sz w:val="20"/>
                <w:szCs w:val="20"/>
                <w:lang w:val="en-US"/>
              </w:rPr>
            </w:pPr>
            <w:ins w:id="1081"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08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3" w:author="Nick.Tolimieri" w:date="2022-09-06T13:51:00Z"/>
                <w:color w:val="000000"/>
                <w:sz w:val="20"/>
                <w:szCs w:val="20"/>
                <w:lang w:val="en-US"/>
              </w:rPr>
            </w:pPr>
            <w:ins w:id="1084"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6" w:author="Nick.Tolimieri" w:date="2022-09-06T13:51:00Z"/>
                <w:color w:val="000000"/>
                <w:sz w:val="20"/>
                <w:szCs w:val="20"/>
                <w:lang w:val="en-US"/>
              </w:rPr>
            </w:pPr>
            <w:ins w:id="108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8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9" w:author="Nick.Tolimieri" w:date="2022-09-06T13:51:00Z"/>
                <w:color w:val="000000"/>
                <w:sz w:val="20"/>
                <w:szCs w:val="20"/>
                <w:lang w:val="en-US"/>
              </w:rPr>
            </w:pPr>
            <w:ins w:id="1090"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2" w:author="Nick.Tolimieri" w:date="2022-09-06T13:51:00Z"/>
                <w:color w:val="000000"/>
                <w:sz w:val="20"/>
                <w:szCs w:val="20"/>
                <w:lang w:val="en-US"/>
              </w:rPr>
            </w:pPr>
            <w:ins w:id="1093"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5" w:author="Nick.Tolimieri" w:date="2022-09-06T13:51:00Z"/>
                <w:color w:val="000000"/>
                <w:sz w:val="20"/>
                <w:szCs w:val="20"/>
                <w:lang w:val="en-US"/>
              </w:rPr>
            </w:pPr>
            <w:ins w:id="1096"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8" w:author="Nick.Tolimieri" w:date="2022-09-06T13:51:00Z"/>
                <w:color w:val="000000"/>
                <w:sz w:val="20"/>
                <w:szCs w:val="20"/>
                <w:lang w:val="en-US"/>
              </w:rPr>
            </w:pPr>
            <w:ins w:id="1099" w:author="Nick.Tolimieri" w:date="2022-09-06T13:51:00Z">
              <w:r w:rsidRPr="00C97A89">
                <w:rPr>
                  <w:color w:val="000000"/>
                  <w:sz w:val="20"/>
                  <w:szCs w:val="20"/>
                  <w:lang w:val="en-US"/>
                </w:rPr>
                <w:t>2.41</w:t>
              </w:r>
            </w:ins>
          </w:p>
        </w:tc>
      </w:tr>
      <w:tr w:rsidR="00C97A89" w:rsidRPr="00C97A89" w:rsidTr="0048438B">
        <w:tblPrEx>
          <w:tblPrExChange w:id="1100" w:author="Nick.Tolimieri" w:date="2022-09-06T14:24:00Z">
            <w:tblPrEx>
              <w:tblW w:w="10017" w:type="dxa"/>
            </w:tblPrEx>
          </w:tblPrExChange>
        </w:tblPrEx>
        <w:trPr>
          <w:trHeight w:val="255"/>
          <w:ins w:id="1101" w:author="Nick.Tolimieri" w:date="2022-09-06T13:51:00Z"/>
          <w:trPrChange w:id="110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0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4" w:author="Nick.Tolimieri" w:date="2022-09-06T13:51:00Z"/>
                <w:color w:val="000000"/>
                <w:sz w:val="20"/>
                <w:szCs w:val="20"/>
                <w:lang w:val="en-US"/>
              </w:rPr>
            </w:pPr>
            <w:proofErr w:type="spellStart"/>
            <w:ins w:id="110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7" w:author="Nick.Tolimieri" w:date="2022-09-06T13:51:00Z"/>
                <w:color w:val="000000"/>
                <w:sz w:val="20"/>
                <w:szCs w:val="20"/>
                <w:lang w:val="en-US"/>
              </w:rPr>
            </w:pPr>
            <w:ins w:id="1108"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0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0" w:author="Nick.Tolimieri" w:date="2022-09-06T13:51:00Z"/>
                <w:color w:val="000000"/>
                <w:sz w:val="20"/>
                <w:szCs w:val="20"/>
                <w:lang w:val="en-US"/>
              </w:rPr>
            </w:pPr>
            <w:ins w:id="11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3" w:author="Nick.Tolimieri" w:date="2022-09-06T13:51:00Z"/>
                <w:color w:val="000000"/>
                <w:sz w:val="20"/>
                <w:szCs w:val="20"/>
                <w:lang w:val="en-US"/>
              </w:rPr>
            </w:pPr>
            <w:ins w:id="1114"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6" w:author="Nick.Tolimieri" w:date="2022-09-06T13:51:00Z"/>
                <w:color w:val="000000"/>
                <w:sz w:val="20"/>
                <w:szCs w:val="20"/>
                <w:lang w:val="en-US"/>
              </w:rPr>
            </w:pPr>
            <w:ins w:id="1117"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111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9" w:author="Nick.Tolimieri" w:date="2022-09-06T13:51:00Z"/>
                <w:color w:val="000000"/>
                <w:sz w:val="20"/>
                <w:szCs w:val="20"/>
                <w:lang w:val="en-US"/>
              </w:rPr>
            </w:pPr>
            <w:ins w:id="1120"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2" w:author="Nick.Tolimieri" w:date="2022-09-06T13:51:00Z"/>
                <w:color w:val="000000"/>
                <w:sz w:val="20"/>
                <w:szCs w:val="20"/>
                <w:lang w:val="en-US"/>
              </w:rPr>
            </w:pPr>
            <w:ins w:id="112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5" w:author="Nick.Tolimieri" w:date="2022-09-06T13:51:00Z"/>
                <w:color w:val="000000"/>
                <w:sz w:val="20"/>
                <w:szCs w:val="20"/>
                <w:lang w:val="en-US"/>
              </w:rPr>
            </w:pPr>
            <w:ins w:id="1126"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8" w:author="Nick.Tolimieri" w:date="2022-09-06T13:51:00Z"/>
                <w:color w:val="000000"/>
                <w:sz w:val="20"/>
                <w:szCs w:val="20"/>
                <w:lang w:val="en-US"/>
              </w:rPr>
            </w:pPr>
            <w:ins w:id="1129"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1" w:author="Nick.Tolimieri" w:date="2022-09-06T13:51:00Z"/>
                <w:color w:val="000000"/>
                <w:sz w:val="20"/>
                <w:szCs w:val="20"/>
                <w:lang w:val="en-US"/>
              </w:rPr>
            </w:pPr>
            <w:ins w:id="1132"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4" w:author="Nick.Tolimieri" w:date="2022-09-06T13:51:00Z"/>
                <w:color w:val="000000"/>
                <w:sz w:val="20"/>
                <w:szCs w:val="20"/>
                <w:lang w:val="en-US"/>
              </w:rPr>
            </w:pPr>
            <w:ins w:id="1135" w:author="Nick.Tolimieri" w:date="2022-09-06T13:51:00Z">
              <w:r w:rsidRPr="00C97A89">
                <w:rPr>
                  <w:color w:val="000000"/>
                  <w:sz w:val="20"/>
                  <w:szCs w:val="20"/>
                  <w:lang w:val="en-US"/>
                </w:rPr>
                <w:t>3.37</w:t>
              </w:r>
            </w:ins>
          </w:p>
        </w:tc>
      </w:tr>
      <w:tr w:rsidR="00C97A89" w:rsidRPr="00C97A89" w:rsidTr="0048438B">
        <w:tblPrEx>
          <w:tblPrExChange w:id="1136" w:author="Nick.Tolimieri" w:date="2022-09-06T14:24:00Z">
            <w:tblPrEx>
              <w:tblW w:w="10017" w:type="dxa"/>
            </w:tblPrEx>
          </w:tblPrExChange>
        </w:tblPrEx>
        <w:trPr>
          <w:trHeight w:val="255"/>
          <w:ins w:id="1137" w:author="Nick.Tolimieri" w:date="2022-09-06T13:51:00Z"/>
          <w:trPrChange w:id="113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3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0" w:author="Nick.Tolimieri" w:date="2022-09-06T13:51:00Z"/>
                <w:color w:val="000000"/>
                <w:sz w:val="20"/>
                <w:szCs w:val="20"/>
                <w:lang w:val="en-US"/>
              </w:rPr>
            </w:pPr>
            <w:proofErr w:type="spellStart"/>
            <w:ins w:id="114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3" w:author="Nick.Tolimieri" w:date="2022-09-06T13:51:00Z"/>
                <w:color w:val="000000"/>
                <w:sz w:val="20"/>
                <w:szCs w:val="20"/>
                <w:lang w:val="en-US"/>
              </w:rPr>
            </w:pPr>
            <w:ins w:id="1144"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6" w:author="Nick.Tolimieri" w:date="2022-09-06T13:51:00Z"/>
                <w:color w:val="000000"/>
                <w:sz w:val="20"/>
                <w:szCs w:val="20"/>
                <w:lang w:val="en-US"/>
              </w:rPr>
            </w:pPr>
            <w:ins w:id="114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4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9" w:author="Nick.Tolimieri" w:date="2022-09-06T13:51:00Z"/>
                <w:color w:val="000000"/>
                <w:sz w:val="20"/>
                <w:szCs w:val="20"/>
                <w:lang w:val="en-US"/>
              </w:rPr>
            </w:pPr>
            <w:ins w:id="115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2" w:author="Nick.Tolimieri" w:date="2022-09-06T13:51:00Z"/>
                <w:color w:val="000000"/>
                <w:sz w:val="20"/>
                <w:szCs w:val="20"/>
                <w:lang w:val="en-US"/>
              </w:rPr>
            </w:pPr>
            <w:ins w:id="115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15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5" w:author="Nick.Tolimieri" w:date="2022-09-06T13:51:00Z"/>
                <w:color w:val="000000"/>
                <w:sz w:val="20"/>
                <w:szCs w:val="20"/>
                <w:lang w:val="en-US"/>
              </w:rPr>
            </w:pPr>
            <w:ins w:id="115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58" w:author="Nick.Tolimieri" w:date="2022-09-06T13:51:00Z"/>
                <w:color w:val="000000"/>
                <w:sz w:val="20"/>
                <w:szCs w:val="20"/>
                <w:lang w:val="en-US"/>
              </w:rPr>
            </w:pPr>
            <w:ins w:id="115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1" w:author="Nick.Tolimieri" w:date="2022-09-06T13:51:00Z"/>
                <w:color w:val="000000"/>
                <w:sz w:val="20"/>
                <w:szCs w:val="20"/>
                <w:lang w:val="en-US"/>
              </w:rPr>
            </w:pPr>
            <w:ins w:id="116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4" w:author="Nick.Tolimieri" w:date="2022-09-06T13:51:00Z"/>
                <w:color w:val="000000"/>
                <w:sz w:val="20"/>
                <w:szCs w:val="20"/>
                <w:lang w:val="en-US"/>
              </w:rPr>
            </w:pPr>
            <w:ins w:id="11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7" w:author="Nick.Tolimieri" w:date="2022-09-06T13:51:00Z"/>
                <w:color w:val="000000"/>
                <w:sz w:val="20"/>
                <w:szCs w:val="20"/>
                <w:lang w:val="en-US"/>
              </w:rPr>
            </w:pPr>
            <w:ins w:id="11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0" w:author="Nick.Tolimieri" w:date="2022-09-06T13:51:00Z"/>
                <w:color w:val="000000"/>
                <w:sz w:val="20"/>
                <w:szCs w:val="20"/>
                <w:lang w:val="en-US"/>
              </w:rPr>
            </w:pPr>
            <w:ins w:id="1171" w:author="Nick.Tolimieri" w:date="2022-09-06T13:51:00Z">
              <w:r w:rsidRPr="00C97A89">
                <w:rPr>
                  <w:color w:val="000000"/>
                  <w:sz w:val="20"/>
                  <w:szCs w:val="20"/>
                  <w:lang w:val="en-US"/>
                </w:rPr>
                <w:t>-</w:t>
              </w:r>
            </w:ins>
          </w:p>
        </w:tc>
      </w:tr>
      <w:tr w:rsidR="00C97A89" w:rsidRPr="00C97A89" w:rsidTr="0048438B">
        <w:tblPrEx>
          <w:tblPrExChange w:id="1172" w:author="Nick.Tolimieri" w:date="2022-09-06T14:24:00Z">
            <w:tblPrEx>
              <w:tblW w:w="10017" w:type="dxa"/>
            </w:tblPrEx>
          </w:tblPrExChange>
        </w:tblPrEx>
        <w:trPr>
          <w:trHeight w:val="255"/>
          <w:ins w:id="1173" w:author="Nick.Tolimieri" w:date="2022-09-06T13:51:00Z"/>
          <w:trPrChange w:id="117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7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6" w:author="Nick.Tolimieri" w:date="2022-09-06T13:51:00Z"/>
                <w:color w:val="000000"/>
                <w:sz w:val="20"/>
                <w:szCs w:val="20"/>
                <w:lang w:val="en-US"/>
              </w:rPr>
            </w:pPr>
            <w:proofErr w:type="spellStart"/>
            <w:ins w:id="117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7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79" w:author="Nick.Tolimieri" w:date="2022-09-06T13:51:00Z"/>
                <w:color w:val="000000"/>
                <w:sz w:val="20"/>
                <w:szCs w:val="20"/>
                <w:lang w:val="en-US"/>
              </w:rPr>
            </w:pPr>
            <w:ins w:id="1180"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2" w:author="Nick.Tolimieri" w:date="2022-09-06T13:51:00Z"/>
                <w:color w:val="000000"/>
                <w:sz w:val="20"/>
                <w:szCs w:val="20"/>
                <w:lang w:val="en-US"/>
              </w:rPr>
            </w:pPr>
            <w:ins w:id="118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5" w:author="Nick.Tolimieri" w:date="2022-09-06T13:51:00Z"/>
                <w:color w:val="000000"/>
                <w:sz w:val="20"/>
                <w:szCs w:val="20"/>
                <w:lang w:val="en-US"/>
              </w:rPr>
            </w:pPr>
            <w:ins w:id="118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8" w:author="Nick.Tolimieri" w:date="2022-09-06T13:51:00Z"/>
                <w:color w:val="000000"/>
                <w:sz w:val="20"/>
                <w:szCs w:val="20"/>
                <w:lang w:val="en-US"/>
              </w:rPr>
            </w:pPr>
            <w:ins w:id="1189"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19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1" w:author="Nick.Tolimieri" w:date="2022-09-06T13:51:00Z"/>
                <w:color w:val="000000"/>
                <w:sz w:val="20"/>
                <w:szCs w:val="20"/>
                <w:lang w:val="en-US"/>
              </w:rPr>
            </w:pPr>
            <w:ins w:id="119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4" w:author="Nick.Tolimieri" w:date="2022-09-06T13:51:00Z"/>
                <w:color w:val="000000"/>
                <w:sz w:val="20"/>
                <w:szCs w:val="20"/>
                <w:lang w:val="en-US"/>
              </w:rPr>
            </w:pPr>
            <w:ins w:id="119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7" w:author="Nick.Tolimieri" w:date="2022-09-06T13:51:00Z"/>
                <w:color w:val="000000"/>
                <w:sz w:val="20"/>
                <w:szCs w:val="20"/>
                <w:lang w:val="en-US"/>
              </w:rPr>
            </w:pPr>
            <w:ins w:id="11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0" w:author="Nick.Tolimieri" w:date="2022-09-06T13:51:00Z"/>
                <w:color w:val="000000"/>
                <w:sz w:val="20"/>
                <w:szCs w:val="20"/>
                <w:lang w:val="en-US"/>
              </w:rPr>
            </w:pPr>
            <w:ins w:id="12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3" w:author="Nick.Tolimieri" w:date="2022-09-06T13:51:00Z"/>
                <w:color w:val="000000"/>
                <w:sz w:val="20"/>
                <w:szCs w:val="20"/>
                <w:lang w:val="en-US"/>
              </w:rPr>
            </w:pPr>
            <w:ins w:id="12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6" w:author="Nick.Tolimieri" w:date="2022-09-06T13:51:00Z"/>
                <w:color w:val="000000"/>
                <w:sz w:val="20"/>
                <w:szCs w:val="20"/>
                <w:lang w:val="en-US"/>
              </w:rPr>
            </w:pPr>
            <w:ins w:id="1207" w:author="Nick.Tolimieri" w:date="2022-09-06T13:51:00Z">
              <w:r w:rsidRPr="00C97A89">
                <w:rPr>
                  <w:color w:val="000000"/>
                  <w:sz w:val="20"/>
                  <w:szCs w:val="20"/>
                  <w:lang w:val="en-US"/>
                </w:rPr>
                <w:t>-</w:t>
              </w:r>
            </w:ins>
          </w:p>
        </w:tc>
      </w:tr>
      <w:tr w:rsidR="00C97A89" w:rsidRPr="00C97A89" w:rsidTr="0048438B">
        <w:tblPrEx>
          <w:tblPrExChange w:id="1208" w:author="Nick.Tolimieri" w:date="2022-09-06T14:24:00Z">
            <w:tblPrEx>
              <w:tblW w:w="10017" w:type="dxa"/>
            </w:tblPrEx>
          </w:tblPrExChange>
        </w:tblPrEx>
        <w:trPr>
          <w:trHeight w:val="255"/>
          <w:ins w:id="1209" w:author="Nick.Tolimieri" w:date="2022-09-06T13:51:00Z"/>
          <w:trPrChange w:id="121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1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2" w:author="Nick.Tolimieri" w:date="2022-09-06T13:51:00Z"/>
                <w:color w:val="000000"/>
                <w:sz w:val="20"/>
                <w:szCs w:val="20"/>
                <w:lang w:val="en-US"/>
              </w:rPr>
            </w:pPr>
            <w:proofErr w:type="spellStart"/>
            <w:ins w:id="121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5" w:author="Nick.Tolimieri" w:date="2022-09-06T13:51:00Z"/>
                <w:color w:val="000000"/>
                <w:sz w:val="20"/>
                <w:szCs w:val="20"/>
                <w:lang w:val="en-US"/>
              </w:rPr>
            </w:pPr>
            <w:ins w:id="1216"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8" w:author="Nick.Tolimieri" w:date="2022-09-06T13:51:00Z"/>
                <w:color w:val="000000"/>
                <w:sz w:val="20"/>
                <w:szCs w:val="20"/>
                <w:lang w:val="en-US"/>
              </w:rPr>
            </w:pPr>
            <w:ins w:id="1219"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1" w:author="Nick.Tolimieri" w:date="2022-09-06T13:51:00Z"/>
                <w:color w:val="000000"/>
                <w:sz w:val="20"/>
                <w:szCs w:val="20"/>
                <w:lang w:val="en-US"/>
              </w:rPr>
            </w:pPr>
            <w:ins w:id="1222"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4" w:author="Nick.Tolimieri" w:date="2022-09-06T13:51:00Z"/>
                <w:color w:val="000000"/>
                <w:sz w:val="20"/>
                <w:szCs w:val="20"/>
                <w:lang w:val="en-US"/>
              </w:rPr>
            </w:pPr>
            <w:ins w:id="1225"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22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7" w:author="Nick.Tolimieri" w:date="2022-09-06T13:51:00Z"/>
                <w:color w:val="000000"/>
                <w:sz w:val="20"/>
                <w:szCs w:val="20"/>
                <w:lang w:val="en-US"/>
              </w:rPr>
            </w:pPr>
            <w:ins w:id="1228"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2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0" w:author="Nick.Tolimieri" w:date="2022-09-06T13:51:00Z"/>
                <w:color w:val="000000"/>
                <w:sz w:val="20"/>
                <w:szCs w:val="20"/>
                <w:lang w:val="en-US"/>
              </w:rPr>
            </w:pPr>
            <w:ins w:id="123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3" w:author="Nick.Tolimieri" w:date="2022-09-06T13:51:00Z"/>
                <w:color w:val="000000"/>
                <w:sz w:val="20"/>
                <w:szCs w:val="20"/>
                <w:lang w:val="en-US"/>
              </w:rPr>
            </w:pPr>
            <w:ins w:id="1234"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6" w:author="Nick.Tolimieri" w:date="2022-09-06T13:51:00Z"/>
                <w:color w:val="000000"/>
                <w:sz w:val="20"/>
                <w:szCs w:val="20"/>
                <w:lang w:val="en-US"/>
              </w:rPr>
            </w:pPr>
            <w:ins w:id="1237"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9" w:author="Nick.Tolimieri" w:date="2022-09-06T13:51:00Z"/>
                <w:color w:val="000000"/>
                <w:sz w:val="20"/>
                <w:szCs w:val="20"/>
                <w:lang w:val="en-US"/>
              </w:rPr>
            </w:pPr>
            <w:ins w:id="1240"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2" w:author="Nick.Tolimieri" w:date="2022-09-06T13:51:00Z"/>
                <w:color w:val="000000"/>
                <w:sz w:val="20"/>
                <w:szCs w:val="20"/>
                <w:lang w:val="en-US"/>
              </w:rPr>
            </w:pPr>
            <w:ins w:id="1243" w:author="Nick.Tolimieri" w:date="2022-09-06T13:51:00Z">
              <w:r w:rsidRPr="00C97A89">
                <w:rPr>
                  <w:color w:val="000000"/>
                  <w:sz w:val="20"/>
                  <w:szCs w:val="20"/>
                  <w:lang w:val="en-US"/>
                </w:rPr>
                <w:t>3.83</w:t>
              </w:r>
            </w:ins>
          </w:p>
        </w:tc>
      </w:tr>
      <w:tr w:rsidR="00C97A89" w:rsidRPr="00C97A89" w:rsidTr="0048438B">
        <w:tblPrEx>
          <w:tblPrExChange w:id="1244" w:author="Nick.Tolimieri" w:date="2022-09-06T14:24:00Z">
            <w:tblPrEx>
              <w:tblW w:w="10017" w:type="dxa"/>
            </w:tblPrEx>
          </w:tblPrExChange>
        </w:tblPrEx>
        <w:trPr>
          <w:trHeight w:val="255"/>
          <w:ins w:id="1245" w:author="Nick.Tolimieri" w:date="2022-09-06T13:51:00Z"/>
          <w:trPrChange w:id="124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4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48" w:author="Nick.Tolimieri" w:date="2022-09-06T13:51:00Z"/>
                <w:color w:val="000000"/>
                <w:sz w:val="20"/>
                <w:szCs w:val="20"/>
                <w:lang w:val="en-US"/>
              </w:rPr>
            </w:pPr>
            <w:proofErr w:type="spellStart"/>
            <w:ins w:id="124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1" w:author="Nick.Tolimieri" w:date="2022-09-06T13:51:00Z"/>
                <w:color w:val="000000"/>
                <w:sz w:val="20"/>
                <w:szCs w:val="20"/>
                <w:lang w:val="en-US"/>
              </w:rPr>
            </w:pPr>
            <w:ins w:id="1252"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4" w:author="Nick.Tolimieri" w:date="2022-09-06T13:51:00Z"/>
                <w:color w:val="000000"/>
                <w:sz w:val="20"/>
                <w:szCs w:val="20"/>
                <w:lang w:val="en-US"/>
              </w:rPr>
            </w:pPr>
            <w:ins w:id="12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7" w:author="Nick.Tolimieri" w:date="2022-09-06T13:51:00Z"/>
                <w:color w:val="000000"/>
                <w:sz w:val="20"/>
                <w:szCs w:val="20"/>
                <w:lang w:val="en-US"/>
              </w:rPr>
            </w:pPr>
            <w:ins w:id="1258"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5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0" w:author="Nick.Tolimieri" w:date="2022-09-06T13:51:00Z"/>
                <w:color w:val="000000"/>
                <w:sz w:val="20"/>
                <w:szCs w:val="20"/>
                <w:lang w:val="en-US"/>
              </w:rPr>
            </w:pPr>
            <w:ins w:id="126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26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3" w:author="Nick.Tolimieri" w:date="2022-09-06T13:51:00Z"/>
                <w:color w:val="000000"/>
                <w:sz w:val="20"/>
                <w:szCs w:val="20"/>
                <w:lang w:val="en-US"/>
              </w:rPr>
            </w:pPr>
            <w:ins w:id="1264"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6" w:author="Nick.Tolimieri" w:date="2022-09-06T13:51:00Z"/>
                <w:color w:val="000000"/>
                <w:sz w:val="20"/>
                <w:szCs w:val="20"/>
                <w:lang w:val="en-US"/>
              </w:rPr>
            </w:pPr>
            <w:ins w:id="1267"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6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9" w:author="Nick.Tolimieri" w:date="2022-09-06T13:51:00Z"/>
                <w:color w:val="000000"/>
                <w:sz w:val="20"/>
                <w:szCs w:val="20"/>
                <w:lang w:val="en-US"/>
              </w:rPr>
            </w:pPr>
            <w:ins w:id="1270"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2" w:author="Nick.Tolimieri" w:date="2022-09-06T13:51:00Z"/>
                <w:color w:val="000000"/>
                <w:sz w:val="20"/>
                <w:szCs w:val="20"/>
                <w:lang w:val="en-US"/>
              </w:rPr>
            </w:pPr>
            <w:ins w:id="1273"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5" w:author="Nick.Tolimieri" w:date="2022-09-06T13:51:00Z"/>
                <w:color w:val="000000"/>
                <w:sz w:val="20"/>
                <w:szCs w:val="20"/>
                <w:lang w:val="en-US"/>
              </w:rPr>
            </w:pPr>
            <w:ins w:id="1276"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8" w:author="Nick.Tolimieri" w:date="2022-09-06T13:51:00Z"/>
                <w:color w:val="000000"/>
                <w:sz w:val="20"/>
                <w:szCs w:val="20"/>
                <w:lang w:val="en-US"/>
              </w:rPr>
            </w:pPr>
            <w:ins w:id="1279" w:author="Nick.Tolimieri" w:date="2022-09-06T13:51:00Z">
              <w:r w:rsidRPr="00C97A89">
                <w:rPr>
                  <w:color w:val="000000"/>
                  <w:sz w:val="20"/>
                  <w:szCs w:val="20"/>
                  <w:lang w:val="en-US"/>
                </w:rPr>
                <w:t>2.9</w:t>
              </w:r>
            </w:ins>
          </w:p>
        </w:tc>
      </w:tr>
      <w:tr w:rsidR="00C97A89" w:rsidRPr="00C97A89" w:rsidTr="0048438B">
        <w:tblPrEx>
          <w:tblPrExChange w:id="1280" w:author="Nick.Tolimieri" w:date="2022-09-06T14:24:00Z">
            <w:tblPrEx>
              <w:tblW w:w="10017" w:type="dxa"/>
            </w:tblPrEx>
          </w:tblPrExChange>
        </w:tblPrEx>
        <w:trPr>
          <w:trHeight w:val="255"/>
          <w:ins w:id="1281" w:author="Nick.Tolimieri" w:date="2022-09-06T13:51:00Z"/>
          <w:trPrChange w:id="128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8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4" w:author="Nick.Tolimieri" w:date="2022-09-06T13:51:00Z"/>
                <w:color w:val="000000"/>
                <w:sz w:val="20"/>
                <w:szCs w:val="20"/>
                <w:lang w:val="en-US"/>
              </w:rPr>
            </w:pPr>
            <w:proofErr w:type="spellStart"/>
            <w:ins w:id="128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7" w:author="Nick.Tolimieri" w:date="2022-09-06T13:51:00Z"/>
                <w:color w:val="000000"/>
                <w:sz w:val="20"/>
                <w:szCs w:val="20"/>
                <w:lang w:val="en-US"/>
              </w:rPr>
            </w:pPr>
            <w:ins w:id="1288"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8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0" w:author="Nick.Tolimieri" w:date="2022-09-06T13:51:00Z"/>
                <w:color w:val="000000"/>
                <w:sz w:val="20"/>
                <w:szCs w:val="20"/>
                <w:lang w:val="en-US"/>
              </w:rPr>
            </w:pPr>
            <w:ins w:id="129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3" w:author="Nick.Tolimieri" w:date="2022-09-06T13:51:00Z"/>
                <w:color w:val="000000"/>
                <w:sz w:val="20"/>
                <w:szCs w:val="20"/>
                <w:lang w:val="en-US"/>
              </w:rPr>
            </w:pPr>
            <w:ins w:id="1294"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6" w:author="Nick.Tolimieri" w:date="2022-09-06T13:51:00Z"/>
                <w:color w:val="000000"/>
                <w:sz w:val="20"/>
                <w:szCs w:val="20"/>
                <w:lang w:val="en-US"/>
              </w:rPr>
            </w:pPr>
            <w:ins w:id="1297"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129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9" w:author="Nick.Tolimieri" w:date="2022-09-06T13:51:00Z"/>
                <w:color w:val="000000"/>
                <w:sz w:val="20"/>
                <w:szCs w:val="20"/>
                <w:lang w:val="en-US"/>
              </w:rPr>
            </w:pPr>
            <w:ins w:id="1300"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2" w:author="Nick.Tolimieri" w:date="2022-09-06T13:51:00Z"/>
                <w:color w:val="000000"/>
                <w:sz w:val="20"/>
                <w:szCs w:val="20"/>
                <w:lang w:val="en-US"/>
              </w:rPr>
            </w:pPr>
            <w:ins w:id="130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5" w:author="Nick.Tolimieri" w:date="2022-09-06T13:51:00Z"/>
                <w:color w:val="000000"/>
                <w:sz w:val="20"/>
                <w:szCs w:val="20"/>
                <w:lang w:val="en-US"/>
              </w:rPr>
            </w:pPr>
            <w:ins w:id="1306"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8" w:author="Nick.Tolimieri" w:date="2022-09-06T13:51:00Z"/>
                <w:color w:val="000000"/>
                <w:sz w:val="20"/>
                <w:szCs w:val="20"/>
                <w:lang w:val="en-US"/>
              </w:rPr>
            </w:pPr>
            <w:ins w:id="1309"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1" w:author="Nick.Tolimieri" w:date="2022-09-06T13:51:00Z"/>
                <w:color w:val="000000"/>
                <w:sz w:val="20"/>
                <w:szCs w:val="20"/>
                <w:lang w:val="en-US"/>
              </w:rPr>
            </w:pPr>
            <w:ins w:id="1312"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4" w:author="Nick.Tolimieri" w:date="2022-09-06T13:51:00Z"/>
                <w:color w:val="000000"/>
                <w:sz w:val="20"/>
                <w:szCs w:val="20"/>
                <w:lang w:val="en-US"/>
              </w:rPr>
            </w:pPr>
            <w:ins w:id="1315" w:author="Nick.Tolimieri" w:date="2022-09-06T13:51:00Z">
              <w:r w:rsidRPr="00C97A89">
                <w:rPr>
                  <w:color w:val="000000"/>
                  <w:sz w:val="20"/>
                  <w:szCs w:val="20"/>
                  <w:lang w:val="en-US"/>
                </w:rPr>
                <w:t>2.23</w:t>
              </w:r>
            </w:ins>
          </w:p>
        </w:tc>
      </w:tr>
      <w:bookmarkEnd w:id="960"/>
      <w:tr w:rsidR="00C97A89" w:rsidRPr="00C97A89" w:rsidTr="0048438B">
        <w:tblPrEx>
          <w:tblPrExChange w:id="1316" w:author="Nick.Tolimieri" w:date="2022-09-06T14:24:00Z">
            <w:tblPrEx>
              <w:tblW w:w="10017" w:type="dxa"/>
            </w:tblPrEx>
          </w:tblPrExChange>
        </w:tblPrEx>
        <w:trPr>
          <w:trHeight w:val="255"/>
          <w:ins w:id="1317" w:author="Nick.Tolimieri" w:date="2022-09-06T13:51:00Z"/>
          <w:trPrChange w:id="131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1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0" w:author="Nick.Tolimieri" w:date="2022-09-06T13:51:00Z"/>
                <w:color w:val="000000"/>
                <w:sz w:val="20"/>
                <w:szCs w:val="20"/>
                <w:lang w:val="en-US"/>
              </w:rPr>
            </w:pPr>
            <w:ins w:id="132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3" w:author="Nick.Tolimieri" w:date="2022-09-06T13:51:00Z"/>
                <w:color w:val="000000"/>
                <w:sz w:val="20"/>
                <w:szCs w:val="20"/>
                <w:lang w:val="en-US"/>
              </w:rPr>
            </w:pPr>
            <w:ins w:id="1324"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6" w:author="Nick.Tolimieri" w:date="2022-09-06T13:51:00Z"/>
                <w:color w:val="000000"/>
                <w:sz w:val="20"/>
                <w:szCs w:val="20"/>
                <w:lang w:val="en-US"/>
              </w:rPr>
            </w:pPr>
            <w:ins w:id="1327"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2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9" w:author="Nick.Tolimieri" w:date="2022-09-06T13:51:00Z"/>
                <w:color w:val="000000"/>
                <w:sz w:val="20"/>
                <w:szCs w:val="20"/>
                <w:lang w:val="en-US"/>
              </w:rPr>
            </w:pPr>
            <w:ins w:id="1330"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2" w:author="Nick.Tolimieri" w:date="2022-09-06T13:51:00Z"/>
                <w:color w:val="000000"/>
                <w:sz w:val="20"/>
                <w:szCs w:val="20"/>
                <w:lang w:val="en-US"/>
              </w:rPr>
            </w:pPr>
            <w:ins w:id="1333"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133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5" w:author="Nick.Tolimieri" w:date="2022-09-06T13:51:00Z"/>
                <w:color w:val="000000"/>
                <w:sz w:val="20"/>
                <w:szCs w:val="20"/>
                <w:lang w:val="en-US"/>
              </w:rPr>
            </w:pPr>
            <w:ins w:id="1336"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8" w:author="Nick.Tolimieri" w:date="2022-09-06T13:51:00Z"/>
                <w:color w:val="000000"/>
                <w:sz w:val="20"/>
                <w:szCs w:val="20"/>
                <w:lang w:val="en-US"/>
              </w:rPr>
            </w:pPr>
            <w:ins w:id="133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1" w:author="Nick.Tolimieri" w:date="2022-09-06T13:51:00Z"/>
                <w:color w:val="000000"/>
                <w:sz w:val="20"/>
                <w:szCs w:val="20"/>
                <w:lang w:val="en-US"/>
              </w:rPr>
            </w:pPr>
            <w:ins w:id="1342"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4" w:author="Nick.Tolimieri" w:date="2022-09-06T13:51:00Z"/>
                <w:color w:val="000000"/>
                <w:sz w:val="20"/>
                <w:szCs w:val="20"/>
                <w:lang w:val="en-US"/>
              </w:rPr>
            </w:pPr>
            <w:ins w:id="1345"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7" w:author="Nick.Tolimieri" w:date="2022-09-06T13:51:00Z"/>
                <w:color w:val="000000"/>
                <w:sz w:val="20"/>
                <w:szCs w:val="20"/>
                <w:lang w:val="en-US"/>
              </w:rPr>
            </w:pPr>
            <w:ins w:id="1348"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0" w:author="Nick.Tolimieri" w:date="2022-09-06T13:51:00Z"/>
                <w:color w:val="000000"/>
                <w:sz w:val="20"/>
                <w:szCs w:val="20"/>
                <w:lang w:val="en-US"/>
              </w:rPr>
            </w:pPr>
            <w:ins w:id="1351" w:author="Nick.Tolimieri" w:date="2022-09-06T13:51:00Z">
              <w:r w:rsidRPr="00C97A89">
                <w:rPr>
                  <w:color w:val="000000"/>
                  <w:sz w:val="20"/>
                  <w:szCs w:val="20"/>
                  <w:lang w:val="en-US"/>
                </w:rPr>
                <w:t>2.72</w:t>
              </w:r>
            </w:ins>
          </w:p>
        </w:tc>
      </w:tr>
      <w:tr w:rsidR="00C97A89" w:rsidRPr="00C97A89" w:rsidTr="0048438B">
        <w:tblPrEx>
          <w:tblPrExChange w:id="1352" w:author="Nick.Tolimieri" w:date="2022-09-06T14:24:00Z">
            <w:tblPrEx>
              <w:tblW w:w="10017" w:type="dxa"/>
            </w:tblPrEx>
          </w:tblPrExChange>
        </w:tblPrEx>
        <w:trPr>
          <w:trHeight w:val="255"/>
          <w:ins w:id="1353" w:author="Nick.Tolimieri" w:date="2022-09-06T13:51:00Z"/>
          <w:trPrChange w:id="135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5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6" w:author="Nick.Tolimieri" w:date="2022-09-06T13:51:00Z"/>
                <w:color w:val="000000"/>
                <w:sz w:val="20"/>
                <w:szCs w:val="20"/>
                <w:lang w:val="en-US"/>
              </w:rPr>
            </w:pPr>
            <w:ins w:id="135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5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9" w:author="Nick.Tolimieri" w:date="2022-09-06T13:51:00Z"/>
                <w:color w:val="000000"/>
                <w:sz w:val="20"/>
                <w:szCs w:val="20"/>
                <w:lang w:val="en-US"/>
              </w:rPr>
            </w:pPr>
            <w:ins w:id="1360"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2" w:author="Nick.Tolimieri" w:date="2022-09-06T13:51:00Z"/>
                <w:color w:val="000000"/>
                <w:sz w:val="20"/>
                <w:szCs w:val="20"/>
                <w:lang w:val="en-US"/>
              </w:rPr>
            </w:pPr>
            <w:ins w:id="1363"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5" w:author="Nick.Tolimieri" w:date="2022-09-06T13:51:00Z"/>
                <w:color w:val="000000"/>
                <w:sz w:val="20"/>
                <w:szCs w:val="20"/>
                <w:lang w:val="en-US"/>
              </w:rPr>
            </w:pPr>
            <w:ins w:id="1366"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8" w:author="Nick.Tolimieri" w:date="2022-09-06T13:51:00Z"/>
                <w:color w:val="000000"/>
                <w:sz w:val="20"/>
                <w:szCs w:val="20"/>
                <w:lang w:val="en-US"/>
              </w:rPr>
            </w:pPr>
            <w:ins w:id="1369"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37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1" w:author="Nick.Tolimieri" w:date="2022-09-06T13:51:00Z"/>
                <w:color w:val="000000"/>
                <w:sz w:val="20"/>
                <w:szCs w:val="20"/>
                <w:lang w:val="en-US"/>
              </w:rPr>
            </w:pPr>
            <w:ins w:id="1372"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4" w:author="Nick.Tolimieri" w:date="2022-09-06T13:51:00Z"/>
                <w:color w:val="000000"/>
                <w:sz w:val="20"/>
                <w:szCs w:val="20"/>
                <w:lang w:val="en-US"/>
              </w:rPr>
            </w:pPr>
            <w:ins w:id="1375"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7" w:author="Nick.Tolimieri" w:date="2022-09-06T13:51:00Z"/>
                <w:color w:val="000000"/>
                <w:sz w:val="20"/>
                <w:szCs w:val="20"/>
                <w:lang w:val="en-US"/>
              </w:rPr>
            </w:pPr>
            <w:ins w:id="1378"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0" w:author="Nick.Tolimieri" w:date="2022-09-06T13:51:00Z"/>
                <w:color w:val="000000"/>
                <w:sz w:val="20"/>
                <w:szCs w:val="20"/>
                <w:lang w:val="en-US"/>
              </w:rPr>
            </w:pPr>
            <w:ins w:id="1381"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3" w:author="Nick.Tolimieri" w:date="2022-09-06T13:51:00Z"/>
                <w:color w:val="000000"/>
                <w:sz w:val="20"/>
                <w:szCs w:val="20"/>
                <w:lang w:val="en-US"/>
              </w:rPr>
            </w:pPr>
            <w:ins w:id="1384"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6" w:author="Nick.Tolimieri" w:date="2022-09-06T13:51:00Z"/>
                <w:color w:val="000000"/>
                <w:sz w:val="20"/>
                <w:szCs w:val="20"/>
                <w:lang w:val="en-US"/>
              </w:rPr>
            </w:pPr>
            <w:ins w:id="1387" w:author="Nick.Tolimieri" w:date="2022-09-06T13:51:00Z">
              <w:r w:rsidRPr="00C97A89">
                <w:rPr>
                  <w:color w:val="000000"/>
                  <w:sz w:val="20"/>
                  <w:szCs w:val="20"/>
                  <w:lang w:val="en-US"/>
                </w:rPr>
                <w:t>3.65</w:t>
              </w:r>
            </w:ins>
          </w:p>
        </w:tc>
      </w:tr>
      <w:tr w:rsidR="00C97A89" w:rsidRPr="00C97A89" w:rsidTr="0048438B">
        <w:tblPrEx>
          <w:tblPrExChange w:id="1388" w:author="Nick.Tolimieri" w:date="2022-09-06T14:24:00Z">
            <w:tblPrEx>
              <w:tblW w:w="10017" w:type="dxa"/>
            </w:tblPrEx>
          </w:tblPrExChange>
        </w:tblPrEx>
        <w:trPr>
          <w:trHeight w:val="255"/>
          <w:ins w:id="1389" w:author="Nick.Tolimieri" w:date="2022-09-06T13:51:00Z"/>
          <w:trPrChange w:id="139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9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2" w:author="Nick.Tolimieri" w:date="2022-09-06T13:51:00Z"/>
                <w:color w:val="000000"/>
                <w:sz w:val="20"/>
                <w:szCs w:val="20"/>
                <w:lang w:val="en-US"/>
              </w:rPr>
            </w:pPr>
            <w:ins w:id="139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5" w:author="Nick.Tolimieri" w:date="2022-09-06T13:51:00Z"/>
                <w:color w:val="000000"/>
                <w:sz w:val="20"/>
                <w:szCs w:val="20"/>
                <w:lang w:val="en-US"/>
              </w:rPr>
            </w:pPr>
            <w:ins w:id="1396"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8" w:author="Nick.Tolimieri" w:date="2022-09-06T13:51:00Z"/>
                <w:color w:val="000000"/>
                <w:sz w:val="20"/>
                <w:szCs w:val="20"/>
                <w:lang w:val="en-US"/>
              </w:rPr>
            </w:pPr>
            <w:ins w:id="1399"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1" w:author="Nick.Tolimieri" w:date="2022-09-06T13:51:00Z"/>
                <w:color w:val="000000"/>
                <w:sz w:val="20"/>
                <w:szCs w:val="20"/>
                <w:lang w:val="en-US"/>
              </w:rPr>
            </w:pPr>
            <w:ins w:id="1402"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4" w:author="Nick.Tolimieri" w:date="2022-09-06T13:51:00Z"/>
                <w:color w:val="000000"/>
                <w:sz w:val="20"/>
                <w:szCs w:val="20"/>
                <w:lang w:val="en-US"/>
              </w:rPr>
            </w:pPr>
            <w:ins w:id="1405"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40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7" w:author="Nick.Tolimieri" w:date="2022-09-06T13:51:00Z"/>
                <w:color w:val="000000"/>
                <w:sz w:val="20"/>
                <w:szCs w:val="20"/>
                <w:lang w:val="en-US"/>
              </w:rPr>
            </w:pPr>
            <w:ins w:id="1408"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0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0" w:author="Nick.Tolimieri" w:date="2022-09-06T13:51:00Z"/>
                <w:color w:val="000000"/>
                <w:sz w:val="20"/>
                <w:szCs w:val="20"/>
                <w:lang w:val="en-US"/>
              </w:rPr>
            </w:pPr>
            <w:ins w:id="1411"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3" w:author="Nick.Tolimieri" w:date="2022-09-06T13:51:00Z"/>
                <w:color w:val="000000"/>
                <w:sz w:val="20"/>
                <w:szCs w:val="20"/>
                <w:lang w:val="en-US"/>
              </w:rPr>
            </w:pPr>
            <w:ins w:id="1414"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6" w:author="Nick.Tolimieri" w:date="2022-09-06T13:51:00Z"/>
                <w:color w:val="000000"/>
                <w:sz w:val="20"/>
                <w:szCs w:val="20"/>
                <w:lang w:val="en-US"/>
              </w:rPr>
            </w:pPr>
            <w:ins w:id="1417"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9" w:author="Nick.Tolimieri" w:date="2022-09-06T13:51:00Z"/>
                <w:color w:val="000000"/>
                <w:sz w:val="20"/>
                <w:szCs w:val="20"/>
                <w:lang w:val="en-US"/>
              </w:rPr>
            </w:pPr>
            <w:ins w:id="1420"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2" w:author="Nick.Tolimieri" w:date="2022-09-06T13:51:00Z"/>
                <w:color w:val="000000"/>
                <w:sz w:val="20"/>
                <w:szCs w:val="20"/>
                <w:lang w:val="en-US"/>
              </w:rPr>
            </w:pPr>
            <w:ins w:id="1423" w:author="Nick.Tolimieri" w:date="2022-09-06T13:51:00Z">
              <w:r w:rsidRPr="00C97A89">
                <w:rPr>
                  <w:color w:val="000000"/>
                  <w:sz w:val="20"/>
                  <w:szCs w:val="20"/>
                  <w:lang w:val="en-US"/>
                </w:rPr>
                <w:t>3.93</w:t>
              </w:r>
            </w:ins>
          </w:p>
        </w:tc>
      </w:tr>
      <w:tr w:rsidR="00C97A89" w:rsidRPr="00C97A89" w:rsidTr="0048438B">
        <w:tblPrEx>
          <w:tblPrExChange w:id="1424" w:author="Nick.Tolimieri" w:date="2022-09-06T14:24:00Z">
            <w:tblPrEx>
              <w:tblW w:w="10017" w:type="dxa"/>
            </w:tblPrEx>
          </w:tblPrExChange>
        </w:tblPrEx>
        <w:trPr>
          <w:trHeight w:val="255"/>
          <w:ins w:id="1425" w:author="Nick.Tolimieri" w:date="2022-09-06T13:51:00Z"/>
          <w:trPrChange w:id="142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2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28" w:author="Nick.Tolimieri" w:date="2022-09-06T13:51:00Z"/>
                <w:color w:val="000000"/>
                <w:sz w:val="20"/>
                <w:szCs w:val="20"/>
                <w:lang w:val="en-US"/>
              </w:rPr>
            </w:pPr>
            <w:ins w:id="142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1" w:author="Nick.Tolimieri" w:date="2022-09-06T13:51:00Z"/>
                <w:color w:val="000000"/>
                <w:sz w:val="20"/>
                <w:szCs w:val="20"/>
                <w:lang w:val="en-US"/>
              </w:rPr>
            </w:pPr>
            <w:ins w:id="1432"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4" w:author="Nick.Tolimieri" w:date="2022-09-06T13:51:00Z"/>
                <w:color w:val="000000"/>
                <w:sz w:val="20"/>
                <w:szCs w:val="20"/>
                <w:lang w:val="en-US"/>
              </w:rPr>
            </w:pPr>
            <w:ins w:id="1435"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7" w:author="Nick.Tolimieri" w:date="2022-09-06T13:51:00Z"/>
                <w:color w:val="000000"/>
                <w:sz w:val="20"/>
                <w:szCs w:val="20"/>
                <w:lang w:val="en-US"/>
              </w:rPr>
            </w:pPr>
            <w:ins w:id="1438"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3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0" w:author="Nick.Tolimieri" w:date="2022-09-06T13:51:00Z"/>
                <w:color w:val="000000"/>
                <w:sz w:val="20"/>
                <w:szCs w:val="20"/>
                <w:lang w:val="en-US"/>
              </w:rPr>
            </w:pPr>
            <w:ins w:id="1441"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44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3" w:author="Nick.Tolimieri" w:date="2022-09-06T13:51:00Z"/>
                <w:color w:val="000000"/>
                <w:sz w:val="20"/>
                <w:szCs w:val="20"/>
                <w:lang w:val="en-US"/>
              </w:rPr>
            </w:pPr>
            <w:ins w:id="1444"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6" w:author="Nick.Tolimieri" w:date="2022-09-06T13:51:00Z"/>
                <w:color w:val="000000"/>
                <w:sz w:val="20"/>
                <w:szCs w:val="20"/>
                <w:lang w:val="en-US"/>
              </w:rPr>
            </w:pPr>
            <w:ins w:id="144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4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9" w:author="Nick.Tolimieri" w:date="2022-09-06T13:51:00Z"/>
                <w:color w:val="000000"/>
                <w:sz w:val="20"/>
                <w:szCs w:val="20"/>
                <w:lang w:val="en-US"/>
              </w:rPr>
            </w:pPr>
            <w:ins w:id="1450"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2" w:author="Nick.Tolimieri" w:date="2022-09-06T13:51:00Z"/>
                <w:color w:val="000000"/>
                <w:sz w:val="20"/>
                <w:szCs w:val="20"/>
                <w:lang w:val="en-US"/>
              </w:rPr>
            </w:pPr>
            <w:ins w:id="1453"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5" w:author="Nick.Tolimieri" w:date="2022-09-06T13:51:00Z"/>
                <w:color w:val="000000"/>
                <w:sz w:val="20"/>
                <w:szCs w:val="20"/>
                <w:lang w:val="en-US"/>
              </w:rPr>
            </w:pPr>
            <w:ins w:id="1456"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8" w:author="Nick.Tolimieri" w:date="2022-09-06T13:51:00Z"/>
                <w:color w:val="000000"/>
                <w:sz w:val="20"/>
                <w:szCs w:val="20"/>
                <w:lang w:val="en-US"/>
              </w:rPr>
            </w:pPr>
            <w:ins w:id="1459" w:author="Nick.Tolimieri" w:date="2022-09-06T13:51:00Z">
              <w:r w:rsidRPr="00C97A89">
                <w:rPr>
                  <w:color w:val="000000"/>
                  <w:sz w:val="20"/>
                  <w:szCs w:val="20"/>
                  <w:lang w:val="en-US"/>
                </w:rPr>
                <w:t>4.84</w:t>
              </w:r>
            </w:ins>
          </w:p>
        </w:tc>
      </w:tr>
      <w:tr w:rsidR="00C97A89" w:rsidRPr="00C97A89" w:rsidTr="0048438B">
        <w:tblPrEx>
          <w:tblPrExChange w:id="1460" w:author="Nick.Tolimieri" w:date="2022-09-06T14:24:00Z">
            <w:tblPrEx>
              <w:tblW w:w="10017" w:type="dxa"/>
            </w:tblPrEx>
          </w:tblPrExChange>
        </w:tblPrEx>
        <w:trPr>
          <w:trHeight w:val="255"/>
          <w:ins w:id="1461" w:author="Nick.Tolimieri" w:date="2022-09-06T13:51:00Z"/>
          <w:trPrChange w:id="146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6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4" w:author="Nick.Tolimieri" w:date="2022-09-06T13:51:00Z"/>
                <w:color w:val="000000"/>
                <w:sz w:val="20"/>
                <w:szCs w:val="20"/>
                <w:lang w:val="en-US"/>
              </w:rPr>
            </w:pPr>
            <w:ins w:id="146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7" w:author="Nick.Tolimieri" w:date="2022-09-06T13:51:00Z"/>
                <w:color w:val="000000"/>
                <w:sz w:val="20"/>
                <w:szCs w:val="20"/>
                <w:lang w:val="en-US"/>
              </w:rPr>
            </w:pPr>
            <w:ins w:id="1468"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6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0" w:author="Nick.Tolimieri" w:date="2022-09-06T13:51:00Z"/>
                <w:color w:val="000000"/>
                <w:sz w:val="20"/>
                <w:szCs w:val="20"/>
                <w:lang w:val="en-US"/>
              </w:rPr>
            </w:pPr>
            <w:ins w:id="147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3" w:author="Nick.Tolimieri" w:date="2022-09-06T13:51:00Z"/>
                <w:color w:val="000000"/>
                <w:sz w:val="20"/>
                <w:szCs w:val="20"/>
                <w:lang w:val="en-US"/>
              </w:rPr>
            </w:pPr>
            <w:ins w:id="1474"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6" w:author="Nick.Tolimieri" w:date="2022-09-06T13:51:00Z"/>
                <w:color w:val="000000"/>
                <w:sz w:val="20"/>
                <w:szCs w:val="20"/>
                <w:lang w:val="en-US"/>
              </w:rPr>
            </w:pPr>
            <w:ins w:id="1477"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47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9" w:author="Nick.Tolimieri" w:date="2022-09-06T13:51:00Z"/>
                <w:color w:val="000000"/>
                <w:sz w:val="20"/>
                <w:szCs w:val="20"/>
                <w:lang w:val="en-US"/>
              </w:rPr>
            </w:pPr>
            <w:ins w:id="1480"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2" w:author="Nick.Tolimieri" w:date="2022-09-06T13:51:00Z"/>
                <w:color w:val="000000"/>
                <w:sz w:val="20"/>
                <w:szCs w:val="20"/>
                <w:lang w:val="en-US"/>
              </w:rPr>
            </w:pPr>
            <w:ins w:id="1483"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5" w:author="Nick.Tolimieri" w:date="2022-09-06T13:51:00Z"/>
                <w:color w:val="000000"/>
                <w:sz w:val="20"/>
                <w:szCs w:val="20"/>
                <w:lang w:val="en-US"/>
              </w:rPr>
            </w:pPr>
            <w:ins w:id="1486"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8" w:author="Nick.Tolimieri" w:date="2022-09-06T13:51:00Z"/>
                <w:color w:val="000000"/>
                <w:sz w:val="20"/>
                <w:szCs w:val="20"/>
                <w:lang w:val="en-US"/>
              </w:rPr>
            </w:pPr>
            <w:ins w:id="1489"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1" w:author="Nick.Tolimieri" w:date="2022-09-06T13:51:00Z"/>
                <w:color w:val="000000"/>
                <w:sz w:val="20"/>
                <w:szCs w:val="20"/>
                <w:lang w:val="en-US"/>
              </w:rPr>
            </w:pPr>
            <w:ins w:id="1492"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4" w:author="Nick.Tolimieri" w:date="2022-09-06T13:51:00Z"/>
                <w:color w:val="000000"/>
                <w:sz w:val="20"/>
                <w:szCs w:val="20"/>
                <w:lang w:val="en-US"/>
              </w:rPr>
            </w:pPr>
            <w:ins w:id="1495" w:author="Nick.Tolimieri" w:date="2022-09-06T13:51:00Z">
              <w:r w:rsidRPr="00C97A89">
                <w:rPr>
                  <w:color w:val="000000"/>
                  <w:sz w:val="20"/>
                  <w:szCs w:val="20"/>
                  <w:lang w:val="en-US"/>
                </w:rPr>
                <w:t>1.75</w:t>
              </w:r>
            </w:ins>
          </w:p>
        </w:tc>
      </w:tr>
      <w:tr w:rsidR="00C97A89" w:rsidRPr="00C97A89" w:rsidTr="0048438B">
        <w:tblPrEx>
          <w:tblPrExChange w:id="1496" w:author="Nick.Tolimieri" w:date="2022-09-06T14:24:00Z">
            <w:tblPrEx>
              <w:tblW w:w="10017" w:type="dxa"/>
            </w:tblPrEx>
          </w:tblPrExChange>
        </w:tblPrEx>
        <w:trPr>
          <w:trHeight w:val="255"/>
          <w:ins w:id="1497" w:author="Nick.Tolimieri" w:date="2022-09-06T13:51:00Z"/>
          <w:trPrChange w:id="149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9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0" w:author="Nick.Tolimieri" w:date="2022-09-06T13:51:00Z"/>
                <w:color w:val="000000"/>
                <w:sz w:val="20"/>
                <w:szCs w:val="20"/>
                <w:lang w:val="en-US"/>
              </w:rPr>
            </w:pPr>
            <w:ins w:id="150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3" w:author="Nick.Tolimieri" w:date="2022-09-06T13:51:00Z"/>
                <w:color w:val="000000"/>
                <w:sz w:val="20"/>
                <w:szCs w:val="20"/>
                <w:lang w:val="en-US"/>
              </w:rPr>
            </w:pPr>
            <w:ins w:id="1504"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6" w:author="Nick.Tolimieri" w:date="2022-09-06T13:51:00Z"/>
                <w:color w:val="000000"/>
                <w:sz w:val="20"/>
                <w:szCs w:val="20"/>
                <w:lang w:val="en-US"/>
              </w:rPr>
            </w:pPr>
            <w:ins w:id="1507"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0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9" w:author="Nick.Tolimieri" w:date="2022-09-06T13:51:00Z"/>
                <w:color w:val="000000"/>
                <w:sz w:val="20"/>
                <w:szCs w:val="20"/>
                <w:lang w:val="en-US"/>
              </w:rPr>
            </w:pPr>
            <w:ins w:id="1510"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2" w:author="Nick.Tolimieri" w:date="2022-09-06T13:51:00Z"/>
                <w:color w:val="000000"/>
                <w:sz w:val="20"/>
                <w:szCs w:val="20"/>
                <w:lang w:val="en-US"/>
              </w:rPr>
            </w:pPr>
            <w:ins w:id="1513"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51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5" w:author="Nick.Tolimieri" w:date="2022-09-06T13:51:00Z"/>
                <w:color w:val="000000"/>
                <w:sz w:val="20"/>
                <w:szCs w:val="20"/>
                <w:lang w:val="en-US"/>
              </w:rPr>
            </w:pPr>
            <w:ins w:id="1516"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8" w:author="Nick.Tolimieri" w:date="2022-09-06T13:51:00Z"/>
                <w:color w:val="000000"/>
                <w:sz w:val="20"/>
                <w:szCs w:val="20"/>
                <w:lang w:val="en-US"/>
              </w:rPr>
            </w:pPr>
            <w:ins w:id="151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1" w:author="Nick.Tolimieri" w:date="2022-09-06T13:51:00Z"/>
                <w:color w:val="000000"/>
                <w:sz w:val="20"/>
                <w:szCs w:val="20"/>
                <w:lang w:val="en-US"/>
              </w:rPr>
            </w:pPr>
            <w:ins w:id="1522"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4" w:author="Nick.Tolimieri" w:date="2022-09-06T13:51:00Z"/>
                <w:color w:val="000000"/>
                <w:sz w:val="20"/>
                <w:szCs w:val="20"/>
                <w:lang w:val="en-US"/>
              </w:rPr>
            </w:pPr>
            <w:ins w:id="1525"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7" w:author="Nick.Tolimieri" w:date="2022-09-06T13:51:00Z"/>
                <w:color w:val="000000"/>
                <w:sz w:val="20"/>
                <w:szCs w:val="20"/>
                <w:lang w:val="en-US"/>
              </w:rPr>
            </w:pPr>
            <w:ins w:id="1528"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0" w:author="Nick.Tolimieri" w:date="2022-09-06T13:51:00Z"/>
                <w:color w:val="000000"/>
                <w:sz w:val="20"/>
                <w:szCs w:val="20"/>
                <w:lang w:val="en-US"/>
              </w:rPr>
            </w:pPr>
            <w:ins w:id="1531" w:author="Nick.Tolimieri" w:date="2022-09-06T13:51:00Z">
              <w:r w:rsidRPr="00C97A89">
                <w:rPr>
                  <w:color w:val="000000"/>
                  <w:sz w:val="20"/>
                  <w:szCs w:val="20"/>
                  <w:lang w:val="en-US"/>
                </w:rPr>
                <w:t>4.15</w:t>
              </w:r>
            </w:ins>
          </w:p>
        </w:tc>
      </w:tr>
      <w:tr w:rsidR="00C97A89" w:rsidRPr="00C97A89" w:rsidTr="0048438B">
        <w:tblPrEx>
          <w:tblPrExChange w:id="1532" w:author="Nick.Tolimieri" w:date="2022-09-06T14:24:00Z">
            <w:tblPrEx>
              <w:tblW w:w="10017" w:type="dxa"/>
            </w:tblPrEx>
          </w:tblPrExChange>
        </w:tblPrEx>
        <w:trPr>
          <w:trHeight w:val="255"/>
          <w:ins w:id="1533" w:author="Nick.Tolimieri" w:date="2022-09-06T13:51:00Z"/>
          <w:trPrChange w:id="153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53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6" w:author="Nick.Tolimieri" w:date="2022-09-06T13:51:00Z"/>
                <w:color w:val="000000"/>
                <w:sz w:val="20"/>
                <w:szCs w:val="20"/>
                <w:lang w:val="en-US"/>
              </w:rPr>
            </w:pPr>
            <w:ins w:id="153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3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9" w:author="Nick.Tolimieri" w:date="2022-09-06T13:51:00Z"/>
                <w:color w:val="000000"/>
                <w:sz w:val="20"/>
                <w:szCs w:val="20"/>
                <w:lang w:val="en-US"/>
              </w:rPr>
            </w:pPr>
            <w:ins w:id="1540"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2" w:author="Nick.Tolimieri" w:date="2022-09-06T13:51:00Z"/>
                <w:color w:val="000000"/>
                <w:sz w:val="20"/>
                <w:szCs w:val="20"/>
                <w:lang w:val="en-US"/>
              </w:rPr>
            </w:pPr>
            <w:ins w:id="1543"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5" w:author="Nick.Tolimieri" w:date="2022-09-06T13:51:00Z"/>
                <w:color w:val="000000"/>
                <w:sz w:val="20"/>
                <w:szCs w:val="20"/>
                <w:lang w:val="en-US"/>
              </w:rPr>
            </w:pPr>
            <w:ins w:id="1546"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8" w:author="Nick.Tolimieri" w:date="2022-09-06T13:51:00Z"/>
                <w:color w:val="000000"/>
                <w:sz w:val="20"/>
                <w:szCs w:val="20"/>
                <w:lang w:val="en-US"/>
              </w:rPr>
            </w:pPr>
            <w:ins w:id="1549"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55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1" w:author="Nick.Tolimieri" w:date="2022-09-06T13:51:00Z"/>
                <w:color w:val="000000"/>
                <w:sz w:val="20"/>
                <w:szCs w:val="20"/>
                <w:lang w:val="en-US"/>
              </w:rPr>
            </w:pPr>
            <w:ins w:id="1552"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4" w:author="Nick.Tolimieri" w:date="2022-09-06T13:51:00Z"/>
                <w:color w:val="000000"/>
                <w:sz w:val="20"/>
                <w:szCs w:val="20"/>
                <w:lang w:val="en-US"/>
              </w:rPr>
            </w:pPr>
            <w:ins w:id="155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7" w:author="Nick.Tolimieri" w:date="2022-09-06T13:51:00Z"/>
                <w:color w:val="000000"/>
                <w:sz w:val="20"/>
                <w:szCs w:val="20"/>
                <w:lang w:val="en-US"/>
              </w:rPr>
            </w:pPr>
            <w:ins w:id="1558"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0" w:author="Nick.Tolimieri" w:date="2022-09-06T13:51:00Z"/>
                <w:color w:val="000000"/>
                <w:sz w:val="20"/>
                <w:szCs w:val="20"/>
                <w:lang w:val="en-US"/>
              </w:rPr>
            </w:pPr>
            <w:ins w:id="1561"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3" w:author="Nick.Tolimieri" w:date="2022-09-06T13:51:00Z"/>
                <w:color w:val="000000"/>
                <w:sz w:val="20"/>
                <w:szCs w:val="20"/>
                <w:lang w:val="en-US"/>
              </w:rPr>
            </w:pPr>
            <w:ins w:id="1564"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6" w:author="Nick.Tolimieri" w:date="2022-09-06T13:51:00Z"/>
                <w:color w:val="000000"/>
                <w:sz w:val="20"/>
                <w:szCs w:val="20"/>
                <w:lang w:val="en-US"/>
              </w:rPr>
            </w:pPr>
            <w:ins w:id="1567" w:author="Nick.Tolimieri" w:date="2022-09-06T13:51:00Z">
              <w:r w:rsidRPr="00C97A89">
                <w:rPr>
                  <w:color w:val="000000"/>
                  <w:sz w:val="20"/>
                  <w:szCs w:val="20"/>
                  <w:lang w:val="en-US"/>
                </w:rPr>
                <w:t>3.42</w:t>
              </w:r>
            </w:ins>
          </w:p>
        </w:tc>
      </w:tr>
      <w:tr w:rsidR="00C97A89" w:rsidRPr="00C97A89" w:rsidTr="0048438B">
        <w:tblPrEx>
          <w:tblPrExChange w:id="1568" w:author="Nick.Tolimieri" w:date="2022-09-06T14:24:00Z">
            <w:tblPrEx>
              <w:tblW w:w="10017" w:type="dxa"/>
            </w:tblPrEx>
          </w:tblPrExChange>
        </w:tblPrEx>
        <w:trPr>
          <w:trHeight w:val="255"/>
          <w:ins w:id="1569" w:author="Nick.Tolimieri" w:date="2022-09-06T13:51:00Z"/>
          <w:trPrChange w:id="157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57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2" w:author="Nick.Tolimieri" w:date="2022-09-06T13:51:00Z"/>
                <w:color w:val="000000"/>
                <w:sz w:val="20"/>
                <w:szCs w:val="20"/>
                <w:lang w:val="en-US"/>
              </w:rPr>
            </w:pPr>
            <w:ins w:id="157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5" w:author="Nick.Tolimieri" w:date="2022-09-06T13:51:00Z"/>
                <w:color w:val="000000"/>
                <w:sz w:val="20"/>
                <w:szCs w:val="20"/>
                <w:lang w:val="en-US"/>
              </w:rPr>
            </w:pPr>
            <w:ins w:id="1576"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8" w:author="Nick.Tolimieri" w:date="2022-09-06T13:51:00Z"/>
                <w:color w:val="000000"/>
                <w:sz w:val="20"/>
                <w:szCs w:val="20"/>
                <w:lang w:val="en-US"/>
              </w:rPr>
            </w:pPr>
            <w:ins w:id="1579"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1" w:author="Nick.Tolimieri" w:date="2022-09-06T13:51:00Z"/>
                <w:color w:val="000000"/>
                <w:sz w:val="20"/>
                <w:szCs w:val="20"/>
                <w:lang w:val="en-US"/>
              </w:rPr>
            </w:pPr>
            <w:ins w:id="158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4" w:author="Nick.Tolimieri" w:date="2022-09-06T13:51:00Z"/>
                <w:color w:val="000000"/>
                <w:sz w:val="20"/>
                <w:szCs w:val="20"/>
                <w:lang w:val="en-US"/>
              </w:rPr>
            </w:pPr>
            <w:ins w:id="1585"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58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7" w:author="Nick.Tolimieri" w:date="2022-09-06T13:51:00Z"/>
                <w:color w:val="000000"/>
                <w:sz w:val="20"/>
                <w:szCs w:val="20"/>
                <w:lang w:val="en-US"/>
              </w:rPr>
            </w:pPr>
            <w:ins w:id="158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8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0" w:author="Nick.Tolimieri" w:date="2022-09-06T13:51:00Z"/>
                <w:color w:val="000000"/>
                <w:sz w:val="20"/>
                <w:szCs w:val="20"/>
                <w:lang w:val="en-US"/>
              </w:rPr>
            </w:pPr>
            <w:ins w:id="159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3" w:author="Nick.Tolimieri" w:date="2022-09-06T13:51:00Z"/>
                <w:color w:val="000000"/>
                <w:sz w:val="20"/>
                <w:szCs w:val="20"/>
                <w:lang w:val="en-US"/>
              </w:rPr>
            </w:pPr>
            <w:ins w:id="159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6" w:author="Nick.Tolimieri" w:date="2022-09-06T13:51:00Z"/>
                <w:color w:val="000000"/>
                <w:sz w:val="20"/>
                <w:szCs w:val="20"/>
                <w:lang w:val="en-US"/>
              </w:rPr>
            </w:pPr>
            <w:ins w:id="15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9" w:author="Nick.Tolimieri" w:date="2022-09-06T13:51:00Z"/>
                <w:color w:val="000000"/>
                <w:sz w:val="20"/>
                <w:szCs w:val="20"/>
                <w:lang w:val="en-US"/>
              </w:rPr>
            </w:pPr>
            <w:ins w:id="16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2" w:author="Nick.Tolimieri" w:date="2022-09-06T13:51:00Z"/>
                <w:color w:val="000000"/>
                <w:sz w:val="20"/>
                <w:szCs w:val="20"/>
                <w:lang w:val="en-US"/>
              </w:rPr>
            </w:pPr>
            <w:ins w:id="1603" w:author="Nick.Tolimieri" w:date="2022-09-06T13:51:00Z">
              <w:r w:rsidRPr="00C97A89">
                <w:rPr>
                  <w:color w:val="000000"/>
                  <w:sz w:val="20"/>
                  <w:szCs w:val="20"/>
                  <w:lang w:val="en-US"/>
                </w:rPr>
                <w:t>-</w:t>
              </w:r>
            </w:ins>
          </w:p>
        </w:tc>
      </w:tr>
      <w:tr w:rsidR="00C97A89" w:rsidRPr="00C97A89" w:rsidTr="0048438B">
        <w:tblPrEx>
          <w:tblPrExChange w:id="1604" w:author="Nick.Tolimieri" w:date="2022-09-06T14:24:00Z">
            <w:tblPrEx>
              <w:tblW w:w="10017" w:type="dxa"/>
            </w:tblPrEx>
          </w:tblPrExChange>
        </w:tblPrEx>
        <w:trPr>
          <w:trHeight w:val="255"/>
          <w:ins w:id="1605" w:author="Nick.Tolimieri" w:date="2022-09-06T13:51:00Z"/>
          <w:trPrChange w:id="160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0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8" w:author="Nick.Tolimieri" w:date="2022-09-06T13:51:00Z"/>
                <w:color w:val="000000"/>
                <w:sz w:val="20"/>
                <w:szCs w:val="20"/>
                <w:lang w:val="en-US"/>
              </w:rPr>
            </w:pPr>
            <w:ins w:id="160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1" w:author="Nick.Tolimieri" w:date="2022-09-06T13:51:00Z"/>
                <w:color w:val="000000"/>
                <w:sz w:val="20"/>
                <w:szCs w:val="20"/>
                <w:lang w:val="en-US"/>
              </w:rPr>
            </w:pPr>
            <w:ins w:id="1612"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4" w:author="Nick.Tolimieri" w:date="2022-09-06T13:51:00Z"/>
                <w:color w:val="000000"/>
                <w:sz w:val="20"/>
                <w:szCs w:val="20"/>
                <w:lang w:val="en-US"/>
              </w:rPr>
            </w:pPr>
            <w:ins w:id="16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7" w:author="Nick.Tolimieri" w:date="2022-09-06T13:51:00Z"/>
                <w:color w:val="000000"/>
                <w:sz w:val="20"/>
                <w:szCs w:val="20"/>
                <w:lang w:val="en-US"/>
              </w:rPr>
            </w:pPr>
            <w:ins w:id="161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1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0" w:author="Nick.Tolimieri" w:date="2022-09-06T13:51:00Z"/>
                <w:color w:val="000000"/>
                <w:sz w:val="20"/>
                <w:szCs w:val="20"/>
                <w:lang w:val="en-US"/>
              </w:rPr>
            </w:pPr>
            <w:ins w:id="1621"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62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3" w:author="Nick.Tolimieri" w:date="2022-09-06T13:51:00Z"/>
                <w:color w:val="000000"/>
                <w:sz w:val="20"/>
                <w:szCs w:val="20"/>
                <w:lang w:val="en-US"/>
              </w:rPr>
            </w:pPr>
            <w:ins w:id="162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6" w:author="Nick.Tolimieri" w:date="2022-09-06T13:51:00Z"/>
                <w:color w:val="000000"/>
                <w:sz w:val="20"/>
                <w:szCs w:val="20"/>
                <w:lang w:val="en-US"/>
              </w:rPr>
            </w:pPr>
            <w:ins w:id="162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2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9" w:author="Nick.Tolimieri" w:date="2022-09-06T13:51:00Z"/>
                <w:color w:val="000000"/>
                <w:sz w:val="20"/>
                <w:szCs w:val="20"/>
                <w:lang w:val="en-US"/>
              </w:rPr>
            </w:pPr>
            <w:ins w:id="163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2" w:author="Nick.Tolimieri" w:date="2022-09-06T13:51:00Z"/>
                <w:color w:val="000000"/>
                <w:sz w:val="20"/>
                <w:szCs w:val="20"/>
                <w:lang w:val="en-US"/>
              </w:rPr>
            </w:pPr>
            <w:ins w:id="16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5" w:author="Nick.Tolimieri" w:date="2022-09-06T13:51:00Z"/>
                <w:color w:val="000000"/>
                <w:sz w:val="20"/>
                <w:szCs w:val="20"/>
                <w:lang w:val="en-US"/>
              </w:rPr>
            </w:pPr>
            <w:ins w:id="16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8" w:author="Nick.Tolimieri" w:date="2022-09-06T13:51:00Z"/>
                <w:color w:val="000000"/>
                <w:sz w:val="20"/>
                <w:szCs w:val="20"/>
                <w:lang w:val="en-US"/>
              </w:rPr>
            </w:pPr>
            <w:ins w:id="1639" w:author="Nick.Tolimieri" w:date="2022-09-06T13:51:00Z">
              <w:r w:rsidRPr="00C97A89">
                <w:rPr>
                  <w:color w:val="000000"/>
                  <w:sz w:val="20"/>
                  <w:szCs w:val="20"/>
                  <w:lang w:val="en-US"/>
                </w:rPr>
                <w:t>-</w:t>
              </w:r>
            </w:ins>
          </w:p>
        </w:tc>
      </w:tr>
      <w:tr w:rsidR="00C97A89" w:rsidRPr="00C97A89" w:rsidTr="0048438B">
        <w:tblPrEx>
          <w:tblPrExChange w:id="1640" w:author="Nick.Tolimieri" w:date="2022-09-06T14:24:00Z">
            <w:tblPrEx>
              <w:tblW w:w="10017" w:type="dxa"/>
            </w:tblPrEx>
          </w:tblPrExChange>
        </w:tblPrEx>
        <w:trPr>
          <w:trHeight w:val="255"/>
          <w:ins w:id="1641" w:author="Nick.Tolimieri" w:date="2022-09-06T13:51:00Z"/>
          <w:trPrChange w:id="164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4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4" w:author="Nick.Tolimieri" w:date="2022-09-06T13:51:00Z"/>
                <w:color w:val="000000"/>
                <w:sz w:val="20"/>
                <w:szCs w:val="20"/>
                <w:lang w:val="en-US"/>
              </w:rPr>
            </w:pPr>
            <w:ins w:id="164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7" w:author="Nick.Tolimieri" w:date="2022-09-06T13:51:00Z"/>
                <w:color w:val="000000"/>
                <w:sz w:val="20"/>
                <w:szCs w:val="20"/>
                <w:lang w:val="en-US"/>
              </w:rPr>
            </w:pPr>
            <w:ins w:id="1648"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4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0" w:author="Nick.Tolimieri" w:date="2022-09-06T13:51:00Z"/>
                <w:color w:val="000000"/>
                <w:sz w:val="20"/>
                <w:szCs w:val="20"/>
                <w:lang w:val="en-US"/>
              </w:rPr>
            </w:pPr>
            <w:ins w:id="165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3" w:author="Nick.Tolimieri" w:date="2022-09-06T13:51:00Z"/>
                <w:color w:val="000000"/>
                <w:sz w:val="20"/>
                <w:szCs w:val="20"/>
                <w:lang w:val="en-US"/>
              </w:rPr>
            </w:pPr>
            <w:ins w:id="16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6" w:author="Nick.Tolimieri" w:date="2022-09-06T13:51:00Z"/>
                <w:color w:val="000000"/>
                <w:sz w:val="20"/>
                <w:szCs w:val="20"/>
                <w:lang w:val="en-US"/>
              </w:rPr>
            </w:pPr>
            <w:ins w:id="165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65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9" w:author="Nick.Tolimieri" w:date="2022-09-06T13:51:00Z"/>
                <w:color w:val="000000"/>
                <w:sz w:val="20"/>
                <w:szCs w:val="20"/>
                <w:lang w:val="en-US"/>
              </w:rPr>
            </w:pPr>
            <w:ins w:id="16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2" w:author="Nick.Tolimieri" w:date="2022-09-06T13:51:00Z"/>
                <w:color w:val="000000"/>
                <w:sz w:val="20"/>
                <w:szCs w:val="20"/>
                <w:lang w:val="en-US"/>
              </w:rPr>
            </w:pPr>
            <w:ins w:id="16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5" w:author="Nick.Tolimieri" w:date="2022-09-06T13:51:00Z"/>
                <w:color w:val="000000"/>
                <w:sz w:val="20"/>
                <w:szCs w:val="20"/>
                <w:lang w:val="en-US"/>
              </w:rPr>
            </w:pPr>
            <w:ins w:id="16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8" w:author="Nick.Tolimieri" w:date="2022-09-06T13:51:00Z"/>
                <w:color w:val="000000"/>
                <w:sz w:val="20"/>
                <w:szCs w:val="20"/>
                <w:lang w:val="en-US"/>
              </w:rPr>
            </w:pPr>
            <w:ins w:id="16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1" w:author="Nick.Tolimieri" w:date="2022-09-06T13:51:00Z"/>
                <w:color w:val="000000"/>
                <w:sz w:val="20"/>
                <w:szCs w:val="20"/>
                <w:lang w:val="en-US"/>
              </w:rPr>
            </w:pPr>
            <w:ins w:id="16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4" w:author="Nick.Tolimieri" w:date="2022-09-06T13:51:00Z"/>
                <w:color w:val="000000"/>
                <w:sz w:val="20"/>
                <w:szCs w:val="20"/>
                <w:lang w:val="en-US"/>
              </w:rPr>
            </w:pPr>
            <w:ins w:id="1675" w:author="Nick.Tolimieri" w:date="2022-09-06T13:51:00Z">
              <w:r w:rsidRPr="00C97A89">
                <w:rPr>
                  <w:color w:val="000000"/>
                  <w:sz w:val="20"/>
                  <w:szCs w:val="20"/>
                  <w:lang w:val="en-US"/>
                </w:rPr>
                <w:t>-</w:t>
              </w:r>
            </w:ins>
          </w:p>
        </w:tc>
      </w:tr>
      <w:tr w:rsidR="00C97A89" w:rsidRPr="00C97A89" w:rsidTr="0048438B">
        <w:tblPrEx>
          <w:tblPrExChange w:id="1676" w:author="Nick.Tolimieri" w:date="2022-09-06T14:24:00Z">
            <w:tblPrEx>
              <w:tblW w:w="10017" w:type="dxa"/>
            </w:tblPrEx>
          </w:tblPrExChange>
        </w:tblPrEx>
        <w:trPr>
          <w:trHeight w:val="255"/>
          <w:ins w:id="1677" w:author="Nick.Tolimieri" w:date="2022-09-06T13:51:00Z"/>
          <w:trPrChange w:id="167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7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0" w:author="Nick.Tolimieri" w:date="2022-09-06T13:51:00Z"/>
                <w:color w:val="000000"/>
                <w:sz w:val="20"/>
                <w:szCs w:val="20"/>
                <w:lang w:val="en-US"/>
              </w:rPr>
            </w:pPr>
            <w:ins w:id="168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3" w:author="Nick.Tolimieri" w:date="2022-09-06T13:51:00Z"/>
                <w:color w:val="000000"/>
                <w:sz w:val="20"/>
                <w:szCs w:val="20"/>
                <w:lang w:val="en-US"/>
              </w:rPr>
            </w:pPr>
            <w:ins w:id="1684"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6" w:author="Nick.Tolimieri" w:date="2022-09-06T13:51:00Z"/>
                <w:color w:val="000000"/>
                <w:sz w:val="20"/>
                <w:szCs w:val="20"/>
                <w:lang w:val="en-US"/>
              </w:rPr>
            </w:pPr>
            <w:ins w:id="168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8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9" w:author="Nick.Tolimieri" w:date="2022-09-06T13:51:00Z"/>
                <w:color w:val="000000"/>
                <w:sz w:val="20"/>
                <w:szCs w:val="20"/>
                <w:lang w:val="en-US"/>
              </w:rPr>
            </w:pPr>
            <w:ins w:id="1690"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2" w:author="Nick.Tolimieri" w:date="2022-09-06T13:51:00Z"/>
                <w:color w:val="000000"/>
                <w:sz w:val="20"/>
                <w:szCs w:val="20"/>
                <w:lang w:val="en-US"/>
              </w:rPr>
            </w:pPr>
            <w:ins w:id="1693"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69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5" w:author="Nick.Tolimieri" w:date="2022-09-06T13:51:00Z"/>
                <w:color w:val="000000"/>
                <w:sz w:val="20"/>
                <w:szCs w:val="20"/>
                <w:lang w:val="en-US"/>
              </w:rPr>
            </w:pPr>
            <w:ins w:id="1696"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8" w:author="Nick.Tolimieri" w:date="2022-09-06T13:51:00Z"/>
                <w:color w:val="000000"/>
                <w:sz w:val="20"/>
                <w:szCs w:val="20"/>
                <w:lang w:val="en-US"/>
              </w:rPr>
            </w:pPr>
            <w:ins w:id="1699"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1" w:author="Nick.Tolimieri" w:date="2022-09-06T13:51:00Z"/>
                <w:color w:val="000000"/>
                <w:sz w:val="20"/>
                <w:szCs w:val="20"/>
                <w:lang w:val="en-US"/>
              </w:rPr>
            </w:pPr>
            <w:ins w:id="1702"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4" w:author="Nick.Tolimieri" w:date="2022-09-06T13:51:00Z"/>
                <w:color w:val="000000"/>
                <w:sz w:val="20"/>
                <w:szCs w:val="20"/>
                <w:lang w:val="en-US"/>
              </w:rPr>
            </w:pPr>
            <w:ins w:id="1705"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7" w:author="Nick.Tolimieri" w:date="2022-09-06T13:51:00Z"/>
                <w:color w:val="000000"/>
                <w:sz w:val="20"/>
                <w:szCs w:val="20"/>
                <w:lang w:val="en-US"/>
              </w:rPr>
            </w:pPr>
            <w:ins w:id="1708"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0" w:author="Nick.Tolimieri" w:date="2022-09-06T13:51:00Z"/>
                <w:color w:val="000000"/>
                <w:sz w:val="20"/>
                <w:szCs w:val="20"/>
                <w:lang w:val="en-US"/>
              </w:rPr>
            </w:pPr>
            <w:ins w:id="1711" w:author="Nick.Tolimieri" w:date="2022-09-06T13:51:00Z">
              <w:r w:rsidRPr="00C97A89">
                <w:rPr>
                  <w:color w:val="000000"/>
                  <w:sz w:val="20"/>
                  <w:szCs w:val="20"/>
                  <w:lang w:val="en-US"/>
                </w:rPr>
                <w:t>1.93</w:t>
              </w:r>
            </w:ins>
          </w:p>
        </w:tc>
      </w:tr>
      <w:tr w:rsidR="00C97A89" w:rsidRPr="00C97A89" w:rsidTr="0048438B">
        <w:tblPrEx>
          <w:tblPrExChange w:id="1712" w:author="Nick.Tolimieri" w:date="2022-09-06T14:24:00Z">
            <w:tblPrEx>
              <w:tblW w:w="10017" w:type="dxa"/>
            </w:tblPrEx>
          </w:tblPrExChange>
        </w:tblPrEx>
        <w:trPr>
          <w:trHeight w:val="255"/>
          <w:ins w:id="1713" w:author="Nick.Tolimieri" w:date="2022-09-06T13:51:00Z"/>
          <w:trPrChange w:id="171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1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6" w:author="Nick.Tolimieri" w:date="2022-09-06T13:51:00Z"/>
                <w:color w:val="000000"/>
                <w:sz w:val="20"/>
                <w:szCs w:val="20"/>
                <w:lang w:val="en-US"/>
              </w:rPr>
            </w:pPr>
            <w:ins w:id="171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1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9" w:author="Nick.Tolimieri" w:date="2022-09-06T13:51:00Z"/>
                <w:color w:val="000000"/>
                <w:sz w:val="20"/>
                <w:szCs w:val="20"/>
                <w:lang w:val="en-US"/>
              </w:rPr>
            </w:pPr>
            <w:ins w:id="1720"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2" w:author="Nick.Tolimieri" w:date="2022-09-06T13:51:00Z"/>
                <w:color w:val="000000"/>
                <w:sz w:val="20"/>
                <w:szCs w:val="20"/>
                <w:lang w:val="en-US"/>
              </w:rPr>
            </w:pPr>
            <w:ins w:id="172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5" w:author="Nick.Tolimieri" w:date="2022-09-06T13:51:00Z"/>
                <w:color w:val="000000"/>
                <w:sz w:val="20"/>
                <w:szCs w:val="20"/>
                <w:lang w:val="en-US"/>
              </w:rPr>
            </w:pPr>
            <w:ins w:id="1726"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8" w:author="Nick.Tolimieri" w:date="2022-09-06T13:51:00Z"/>
                <w:color w:val="000000"/>
                <w:sz w:val="20"/>
                <w:szCs w:val="20"/>
                <w:lang w:val="en-US"/>
              </w:rPr>
            </w:pPr>
            <w:ins w:id="1729"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73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1" w:author="Nick.Tolimieri" w:date="2022-09-06T13:51:00Z"/>
                <w:color w:val="000000"/>
                <w:sz w:val="20"/>
                <w:szCs w:val="20"/>
                <w:lang w:val="en-US"/>
              </w:rPr>
            </w:pPr>
            <w:ins w:id="1732"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4" w:author="Nick.Tolimieri" w:date="2022-09-06T13:51:00Z"/>
                <w:color w:val="000000"/>
                <w:sz w:val="20"/>
                <w:szCs w:val="20"/>
                <w:lang w:val="en-US"/>
              </w:rPr>
            </w:pPr>
            <w:ins w:id="1735"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7" w:author="Nick.Tolimieri" w:date="2022-09-06T13:51:00Z"/>
                <w:color w:val="000000"/>
                <w:sz w:val="20"/>
                <w:szCs w:val="20"/>
                <w:lang w:val="en-US"/>
              </w:rPr>
            </w:pPr>
            <w:ins w:id="1738"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0" w:author="Nick.Tolimieri" w:date="2022-09-06T13:51:00Z"/>
                <w:color w:val="000000"/>
                <w:sz w:val="20"/>
                <w:szCs w:val="20"/>
                <w:lang w:val="en-US"/>
              </w:rPr>
            </w:pPr>
            <w:ins w:id="1741"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3" w:author="Nick.Tolimieri" w:date="2022-09-06T13:51:00Z"/>
                <w:color w:val="000000"/>
                <w:sz w:val="20"/>
                <w:szCs w:val="20"/>
                <w:lang w:val="en-US"/>
              </w:rPr>
            </w:pPr>
            <w:ins w:id="1744"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6" w:author="Nick.Tolimieri" w:date="2022-09-06T13:51:00Z"/>
                <w:color w:val="000000"/>
                <w:sz w:val="20"/>
                <w:szCs w:val="20"/>
                <w:lang w:val="en-US"/>
              </w:rPr>
            </w:pPr>
            <w:ins w:id="1747" w:author="Nick.Tolimieri" w:date="2022-09-06T13:51:00Z">
              <w:r w:rsidRPr="00C97A89">
                <w:rPr>
                  <w:color w:val="000000"/>
                  <w:sz w:val="20"/>
                  <w:szCs w:val="20"/>
                  <w:lang w:val="en-US"/>
                </w:rPr>
                <w:t>1.69</w:t>
              </w:r>
            </w:ins>
          </w:p>
        </w:tc>
      </w:tr>
      <w:tr w:rsidR="00C97A89" w:rsidRPr="00C97A89" w:rsidTr="0048438B">
        <w:tblPrEx>
          <w:tblPrExChange w:id="1748" w:author="Nick.Tolimieri" w:date="2022-09-06T14:24:00Z">
            <w:tblPrEx>
              <w:tblW w:w="10017" w:type="dxa"/>
            </w:tblPrEx>
          </w:tblPrExChange>
        </w:tblPrEx>
        <w:trPr>
          <w:trHeight w:val="255"/>
          <w:ins w:id="1749" w:author="Nick.Tolimieri" w:date="2022-09-06T13:51:00Z"/>
          <w:trPrChange w:id="175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5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2" w:author="Nick.Tolimieri" w:date="2022-09-06T13:51:00Z"/>
                <w:color w:val="000000"/>
                <w:sz w:val="20"/>
                <w:szCs w:val="20"/>
                <w:lang w:val="en-US"/>
              </w:rPr>
            </w:pPr>
            <w:ins w:id="175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5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5" w:author="Nick.Tolimieri" w:date="2022-09-06T13:51:00Z"/>
                <w:color w:val="000000"/>
                <w:sz w:val="20"/>
                <w:szCs w:val="20"/>
                <w:lang w:val="en-US"/>
              </w:rPr>
            </w:pPr>
            <w:ins w:id="1756"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8" w:author="Nick.Tolimieri" w:date="2022-09-06T13:51:00Z"/>
                <w:color w:val="000000"/>
                <w:sz w:val="20"/>
                <w:szCs w:val="20"/>
                <w:lang w:val="en-US"/>
              </w:rPr>
            </w:pPr>
            <w:ins w:id="17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1" w:author="Nick.Tolimieri" w:date="2022-09-06T13:51:00Z"/>
                <w:color w:val="000000"/>
                <w:sz w:val="20"/>
                <w:szCs w:val="20"/>
                <w:lang w:val="en-US"/>
              </w:rPr>
            </w:pPr>
            <w:ins w:id="1762"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4" w:author="Nick.Tolimieri" w:date="2022-09-06T13:51:00Z"/>
                <w:color w:val="000000"/>
                <w:sz w:val="20"/>
                <w:szCs w:val="20"/>
                <w:lang w:val="en-US"/>
              </w:rPr>
            </w:pPr>
            <w:ins w:id="1765"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76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7" w:author="Nick.Tolimieri" w:date="2022-09-06T13:51:00Z"/>
                <w:color w:val="000000"/>
                <w:sz w:val="20"/>
                <w:szCs w:val="20"/>
                <w:lang w:val="en-US"/>
              </w:rPr>
            </w:pPr>
            <w:ins w:id="1768"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6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0" w:author="Nick.Tolimieri" w:date="2022-09-06T13:51:00Z"/>
                <w:color w:val="000000"/>
                <w:sz w:val="20"/>
                <w:szCs w:val="20"/>
                <w:lang w:val="en-US"/>
              </w:rPr>
            </w:pPr>
            <w:ins w:id="1771"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3" w:author="Nick.Tolimieri" w:date="2022-09-06T13:51:00Z"/>
                <w:color w:val="000000"/>
                <w:sz w:val="20"/>
                <w:szCs w:val="20"/>
                <w:lang w:val="en-US"/>
              </w:rPr>
            </w:pPr>
            <w:ins w:id="1774"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6" w:author="Nick.Tolimieri" w:date="2022-09-06T13:51:00Z"/>
                <w:color w:val="000000"/>
                <w:sz w:val="20"/>
                <w:szCs w:val="20"/>
                <w:lang w:val="en-US"/>
              </w:rPr>
            </w:pPr>
            <w:ins w:id="1777"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9" w:author="Nick.Tolimieri" w:date="2022-09-06T13:51:00Z"/>
                <w:color w:val="000000"/>
                <w:sz w:val="20"/>
                <w:szCs w:val="20"/>
                <w:lang w:val="en-US"/>
              </w:rPr>
            </w:pPr>
            <w:ins w:id="1780"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2" w:author="Nick.Tolimieri" w:date="2022-09-06T13:51:00Z"/>
                <w:color w:val="000000"/>
                <w:sz w:val="20"/>
                <w:szCs w:val="20"/>
                <w:lang w:val="en-US"/>
              </w:rPr>
            </w:pPr>
            <w:ins w:id="1783" w:author="Nick.Tolimieri" w:date="2022-09-06T13:51:00Z">
              <w:r w:rsidRPr="00C97A89">
                <w:rPr>
                  <w:color w:val="000000"/>
                  <w:sz w:val="20"/>
                  <w:szCs w:val="20"/>
                  <w:lang w:val="en-US"/>
                </w:rPr>
                <w:t>1.61</w:t>
              </w:r>
            </w:ins>
          </w:p>
        </w:tc>
      </w:tr>
      <w:tr w:rsidR="00C97A89" w:rsidRPr="00C97A89" w:rsidTr="0048438B">
        <w:tblPrEx>
          <w:tblPrExChange w:id="1784" w:author="Nick.Tolimieri" w:date="2022-09-06T14:24:00Z">
            <w:tblPrEx>
              <w:tblW w:w="10017" w:type="dxa"/>
            </w:tblPrEx>
          </w:tblPrExChange>
        </w:tblPrEx>
        <w:trPr>
          <w:trHeight w:val="255"/>
          <w:ins w:id="1785" w:author="Nick.Tolimieri" w:date="2022-09-06T13:51:00Z"/>
          <w:trPrChange w:id="178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8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88" w:author="Nick.Tolimieri" w:date="2022-09-06T13:51:00Z"/>
                <w:color w:val="000000"/>
                <w:sz w:val="20"/>
                <w:szCs w:val="20"/>
                <w:lang w:val="en-US"/>
              </w:rPr>
            </w:pPr>
            <w:ins w:id="178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1" w:author="Nick.Tolimieri" w:date="2022-09-06T13:51:00Z"/>
                <w:color w:val="000000"/>
                <w:sz w:val="20"/>
                <w:szCs w:val="20"/>
                <w:lang w:val="en-US"/>
              </w:rPr>
            </w:pPr>
            <w:ins w:id="1792"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4" w:author="Nick.Tolimieri" w:date="2022-09-06T13:51:00Z"/>
                <w:color w:val="000000"/>
                <w:sz w:val="20"/>
                <w:szCs w:val="20"/>
                <w:lang w:val="en-US"/>
              </w:rPr>
            </w:pPr>
            <w:ins w:id="17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7" w:author="Nick.Tolimieri" w:date="2022-09-06T13:51:00Z"/>
                <w:color w:val="000000"/>
                <w:sz w:val="20"/>
                <w:szCs w:val="20"/>
                <w:lang w:val="en-US"/>
              </w:rPr>
            </w:pPr>
            <w:ins w:id="1798"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79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0" w:author="Nick.Tolimieri" w:date="2022-09-06T13:51:00Z"/>
                <w:color w:val="000000"/>
                <w:sz w:val="20"/>
                <w:szCs w:val="20"/>
                <w:lang w:val="en-US"/>
              </w:rPr>
            </w:pPr>
            <w:ins w:id="180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80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3" w:author="Nick.Tolimieri" w:date="2022-09-06T13:51:00Z"/>
                <w:color w:val="000000"/>
                <w:sz w:val="20"/>
                <w:szCs w:val="20"/>
                <w:lang w:val="en-US"/>
              </w:rPr>
            </w:pPr>
            <w:ins w:id="1804"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6" w:author="Nick.Tolimieri" w:date="2022-09-06T13:51:00Z"/>
                <w:color w:val="000000"/>
                <w:sz w:val="20"/>
                <w:szCs w:val="20"/>
                <w:lang w:val="en-US"/>
              </w:rPr>
            </w:pPr>
            <w:ins w:id="180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0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9" w:author="Nick.Tolimieri" w:date="2022-09-06T13:51:00Z"/>
                <w:color w:val="000000"/>
                <w:sz w:val="20"/>
                <w:szCs w:val="20"/>
                <w:lang w:val="en-US"/>
              </w:rPr>
            </w:pPr>
            <w:ins w:id="1810"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2" w:author="Nick.Tolimieri" w:date="2022-09-06T13:51:00Z"/>
                <w:color w:val="000000"/>
                <w:sz w:val="20"/>
                <w:szCs w:val="20"/>
                <w:lang w:val="en-US"/>
              </w:rPr>
            </w:pPr>
            <w:ins w:id="1813"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5" w:author="Nick.Tolimieri" w:date="2022-09-06T13:51:00Z"/>
                <w:color w:val="000000"/>
                <w:sz w:val="20"/>
                <w:szCs w:val="20"/>
                <w:lang w:val="en-US"/>
              </w:rPr>
            </w:pPr>
            <w:ins w:id="1816"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8" w:author="Nick.Tolimieri" w:date="2022-09-06T13:51:00Z"/>
                <w:color w:val="000000"/>
                <w:sz w:val="20"/>
                <w:szCs w:val="20"/>
                <w:lang w:val="en-US"/>
              </w:rPr>
            </w:pPr>
            <w:ins w:id="1819" w:author="Nick.Tolimieri" w:date="2022-09-06T13:51:00Z">
              <w:r w:rsidRPr="00C97A89">
                <w:rPr>
                  <w:color w:val="000000"/>
                  <w:sz w:val="20"/>
                  <w:szCs w:val="20"/>
                  <w:lang w:val="en-US"/>
                </w:rPr>
                <w:t>2.01</w:t>
              </w:r>
            </w:ins>
          </w:p>
        </w:tc>
      </w:tr>
      <w:tr w:rsidR="00C97A89" w:rsidRPr="00C97A89" w:rsidTr="0048438B">
        <w:tblPrEx>
          <w:tblPrExChange w:id="1820" w:author="Nick.Tolimieri" w:date="2022-09-06T14:24:00Z">
            <w:tblPrEx>
              <w:tblW w:w="10017" w:type="dxa"/>
            </w:tblPrEx>
          </w:tblPrExChange>
        </w:tblPrEx>
        <w:trPr>
          <w:trHeight w:val="255"/>
          <w:ins w:id="1821" w:author="Nick.Tolimieri" w:date="2022-09-06T13:51:00Z"/>
          <w:trPrChange w:id="182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2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4" w:author="Nick.Tolimieri" w:date="2022-09-06T13:51:00Z"/>
                <w:color w:val="000000"/>
                <w:sz w:val="20"/>
                <w:szCs w:val="20"/>
                <w:lang w:val="en-US"/>
              </w:rPr>
            </w:pPr>
            <w:ins w:id="182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7" w:author="Nick.Tolimieri" w:date="2022-09-06T13:51:00Z"/>
                <w:color w:val="000000"/>
                <w:sz w:val="20"/>
                <w:szCs w:val="20"/>
                <w:lang w:val="en-US"/>
              </w:rPr>
            </w:pPr>
            <w:ins w:id="1828"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2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0" w:author="Nick.Tolimieri" w:date="2022-09-06T13:51:00Z"/>
                <w:color w:val="000000"/>
                <w:sz w:val="20"/>
                <w:szCs w:val="20"/>
                <w:lang w:val="en-US"/>
              </w:rPr>
            </w:pPr>
            <w:ins w:id="183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3" w:author="Nick.Tolimieri" w:date="2022-09-06T13:51:00Z"/>
                <w:color w:val="000000"/>
                <w:sz w:val="20"/>
                <w:szCs w:val="20"/>
                <w:lang w:val="en-US"/>
              </w:rPr>
            </w:pPr>
            <w:ins w:id="1834"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6" w:author="Nick.Tolimieri" w:date="2022-09-06T13:51:00Z"/>
                <w:color w:val="000000"/>
                <w:sz w:val="20"/>
                <w:szCs w:val="20"/>
                <w:lang w:val="en-US"/>
              </w:rPr>
            </w:pPr>
            <w:ins w:id="1837"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83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9" w:author="Nick.Tolimieri" w:date="2022-09-06T13:51:00Z"/>
                <w:color w:val="000000"/>
                <w:sz w:val="20"/>
                <w:szCs w:val="20"/>
                <w:lang w:val="en-US"/>
              </w:rPr>
            </w:pPr>
            <w:ins w:id="1840"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2" w:author="Nick.Tolimieri" w:date="2022-09-06T13:51:00Z"/>
                <w:color w:val="000000"/>
                <w:sz w:val="20"/>
                <w:szCs w:val="20"/>
                <w:lang w:val="en-US"/>
              </w:rPr>
            </w:pPr>
            <w:ins w:id="184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5" w:author="Nick.Tolimieri" w:date="2022-09-06T13:51:00Z"/>
                <w:color w:val="000000"/>
                <w:sz w:val="20"/>
                <w:szCs w:val="20"/>
                <w:lang w:val="en-US"/>
              </w:rPr>
            </w:pPr>
            <w:ins w:id="1846"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8" w:author="Nick.Tolimieri" w:date="2022-09-06T13:51:00Z"/>
                <w:color w:val="000000"/>
                <w:sz w:val="20"/>
                <w:szCs w:val="20"/>
                <w:lang w:val="en-US"/>
              </w:rPr>
            </w:pPr>
            <w:ins w:id="1849"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1" w:author="Nick.Tolimieri" w:date="2022-09-06T13:51:00Z"/>
                <w:color w:val="000000"/>
                <w:sz w:val="20"/>
                <w:szCs w:val="20"/>
                <w:lang w:val="en-US"/>
              </w:rPr>
            </w:pPr>
            <w:ins w:id="1852"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4" w:author="Nick.Tolimieri" w:date="2022-09-06T13:51:00Z"/>
                <w:color w:val="000000"/>
                <w:sz w:val="20"/>
                <w:szCs w:val="20"/>
                <w:lang w:val="en-US"/>
              </w:rPr>
            </w:pPr>
            <w:ins w:id="1855" w:author="Nick.Tolimieri" w:date="2022-09-06T13:51:00Z">
              <w:r w:rsidRPr="00C97A89">
                <w:rPr>
                  <w:color w:val="000000"/>
                  <w:sz w:val="20"/>
                  <w:szCs w:val="20"/>
                  <w:lang w:val="en-US"/>
                </w:rPr>
                <w:t>1.83</w:t>
              </w:r>
            </w:ins>
          </w:p>
        </w:tc>
      </w:tr>
      <w:tr w:rsidR="00C97A89" w:rsidRPr="00C97A89" w:rsidTr="0048438B">
        <w:tblPrEx>
          <w:tblPrExChange w:id="1856" w:author="Nick.Tolimieri" w:date="2022-09-06T14:24:00Z">
            <w:tblPrEx>
              <w:tblW w:w="10017" w:type="dxa"/>
            </w:tblPrEx>
          </w:tblPrExChange>
        </w:tblPrEx>
        <w:trPr>
          <w:trHeight w:val="255"/>
          <w:ins w:id="1857" w:author="Nick.Tolimieri" w:date="2022-09-06T13:51:00Z"/>
          <w:trPrChange w:id="185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5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0" w:author="Nick.Tolimieri" w:date="2022-09-06T13:51:00Z"/>
                <w:color w:val="000000"/>
                <w:sz w:val="20"/>
                <w:szCs w:val="20"/>
                <w:lang w:val="en-US"/>
              </w:rPr>
            </w:pPr>
            <w:ins w:id="186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3" w:author="Nick.Tolimieri" w:date="2022-09-06T13:51:00Z"/>
                <w:color w:val="000000"/>
                <w:sz w:val="20"/>
                <w:szCs w:val="20"/>
                <w:lang w:val="en-US"/>
              </w:rPr>
            </w:pPr>
            <w:ins w:id="1864"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6" w:author="Nick.Tolimieri" w:date="2022-09-06T13:51:00Z"/>
                <w:color w:val="000000"/>
                <w:sz w:val="20"/>
                <w:szCs w:val="20"/>
                <w:lang w:val="en-US"/>
              </w:rPr>
            </w:pPr>
            <w:ins w:id="1867"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6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9" w:author="Nick.Tolimieri" w:date="2022-09-06T13:51:00Z"/>
                <w:color w:val="000000"/>
                <w:sz w:val="20"/>
                <w:szCs w:val="20"/>
                <w:lang w:val="en-US"/>
              </w:rPr>
            </w:pPr>
            <w:ins w:id="1870"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2" w:author="Nick.Tolimieri" w:date="2022-09-06T13:51:00Z"/>
                <w:color w:val="000000"/>
                <w:sz w:val="20"/>
                <w:szCs w:val="20"/>
                <w:lang w:val="en-US"/>
              </w:rPr>
            </w:pPr>
            <w:ins w:id="1873"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87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5" w:author="Nick.Tolimieri" w:date="2022-09-06T13:51:00Z"/>
                <w:color w:val="000000"/>
                <w:sz w:val="20"/>
                <w:szCs w:val="20"/>
                <w:lang w:val="en-US"/>
              </w:rPr>
            </w:pPr>
            <w:ins w:id="1876"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8" w:author="Nick.Tolimieri" w:date="2022-09-06T13:51:00Z"/>
                <w:color w:val="000000"/>
                <w:sz w:val="20"/>
                <w:szCs w:val="20"/>
                <w:lang w:val="en-US"/>
              </w:rPr>
            </w:pPr>
            <w:ins w:id="187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1" w:author="Nick.Tolimieri" w:date="2022-09-06T13:51:00Z"/>
                <w:color w:val="000000"/>
                <w:sz w:val="20"/>
                <w:szCs w:val="20"/>
                <w:lang w:val="en-US"/>
              </w:rPr>
            </w:pPr>
            <w:ins w:id="1882"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4" w:author="Nick.Tolimieri" w:date="2022-09-06T13:51:00Z"/>
                <w:color w:val="000000"/>
                <w:sz w:val="20"/>
                <w:szCs w:val="20"/>
                <w:lang w:val="en-US"/>
              </w:rPr>
            </w:pPr>
            <w:ins w:id="1885"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7" w:author="Nick.Tolimieri" w:date="2022-09-06T13:51:00Z"/>
                <w:color w:val="000000"/>
                <w:sz w:val="20"/>
                <w:szCs w:val="20"/>
                <w:lang w:val="en-US"/>
              </w:rPr>
            </w:pPr>
            <w:ins w:id="1888"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0" w:author="Nick.Tolimieri" w:date="2022-09-06T13:51:00Z"/>
                <w:color w:val="000000"/>
                <w:sz w:val="20"/>
                <w:szCs w:val="20"/>
                <w:lang w:val="en-US"/>
              </w:rPr>
            </w:pPr>
            <w:ins w:id="1891" w:author="Nick.Tolimieri" w:date="2022-09-06T13:51:00Z">
              <w:r w:rsidRPr="00C97A89">
                <w:rPr>
                  <w:color w:val="000000"/>
                  <w:sz w:val="20"/>
                  <w:szCs w:val="20"/>
                  <w:lang w:val="en-US"/>
                </w:rPr>
                <w:t>2.84</w:t>
              </w:r>
            </w:ins>
          </w:p>
        </w:tc>
      </w:tr>
      <w:tr w:rsidR="00C97A89" w:rsidRPr="00C97A89" w:rsidTr="0048438B">
        <w:tblPrEx>
          <w:tblPrExChange w:id="1892" w:author="Nick.Tolimieri" w:date="2022-09-06T14:24:00Z">
            <w:tblPrEx>
              <w:tblW w:w="10017" w:type="dxa"/>
            </w:tblPrEx>
          </w:tblPrExChange>
        </w:tblPrEx>
        <w:trPr>
          <w:trHeight w:val="255"/>
          <w:ins w:id="1893" w:author="Nick.Tolimieri" w:date="2022-09-06T13:51:00Z"/>
          <w:trPrChange w:id="189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9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6" w:author="Nick.Tolimieri" w:date="2022-09-06T13:51:00Z"/>
                <w:color w:val="000000"/>
                <w:sz w:val="20"/>
                <w:szCs w:val="20"/>
                <w:lang w:val="en-US"/>
              </w:rPr>
            </w:pPr>
            <w:ins w:id="1897"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89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9" w:author="Nick.Tolimieri" w:date="2022-09-06T13:51:00Z"/>
                <w:color w:val="000000"/>
                <w:sz w:val="20"/>
                <w:szCs w:val="20"/>
                <w:lang w:val="en-US"/>
              </w:rPr>
            </w:pPr>
            <w:ins w:id="1900"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2" w:author="Nick.Tolimieri" w:date="2022-09-06T13:51:00Z"/>
                <w:color w:val="000000"/>
                <w:sz w:val="20"/>
                <w:szCs w:val="20"/>
                <w:lang w:val="en-US"/>
              </w:rPr>
            </w:pPr>
            <w:ins w:id="190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5" w:author="Nick.Tolimieri" w:date="2022-09-06T13:51:00Z"/>
                <w:color w:val="000000"/>
                <w:sz w:val="20"/>
                <w:szCs w:val="20"/>
                <w:lang w:val="en-US"/>
              </w:rPr>
            </w:pPr>
            <w:ins w:id="190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8" w:author="Nick.Tolimieri" w:date="2022-09-06T13:51:00Z"/>
                <w:color w:val="000000"/>
                <w:sz w:val="20"/>
                <w:szCs w:val="20"/>
                <w:lang w:val="en-US"/>
              </w:rPr>
            </w:pPr>
            <w:ins w:id="1909"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91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1" w:author="Nick.Tolimieri" w:date="2022-09-06T13:51:00Z"/>
                <w:color w:val="000000"/>
                <w:sz w:val="20"/>
                <w:szCs w:val="20"/>
                <w:lang w:val="en-US"/>
              </w:rPr>
            </w:pPr>
            <w:ins w:id="191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4" w:author="Nick.Tolimieri" w:date="2022-09-06T13:51:00Z"/>
                <w:color w:val="000000"/>
                <w:sz w:val="20"/>
                <w:szCs w:val="20"/>
                <w:lang w:val="en-US"/>
              </w:rPr>
            </w:pPr>
            <w:ins w:id="191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7" w:author="Nick.Tolimieri" w:date="2022-09-06T13:51:00Z"/>
                <w:color w:val="000000"/>
                <w:sz w:val="20"/>
                <w:szCs w:val="20"/>
                <w:lang w:val="en-US"/>
              </w:rPr>
            </w:pPr>
            <w:ins w:id="19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0" w:author="Nick.Tolimieri" w:date="2022-09-06T13:51:00Z"/>
                <w:color w:val="000000"/>
                <w:sz w:val="20"/>
                <w:szCs w:val="20"/>
                <w:lang w:val="en-US"/>
              </w:rPr>
            </w:pPr>
            <w:ins w:id="19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3" w:author="Nick.Tolimieri" w:date="2022-09-06T13:51:00Z"/>
                <w:color w:val="000000"/>
                <w:sz w:val="20"/>
                <w:szCs w:val="20"/>
                <w:lang w:val="en-US"/>
              </w:rPr>
            </w:pPr>
            <w:ins w:id="19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6" w:author="Nick.Tolimieri" w:date="2022-09-06T13:51:00Z"/>
                <w:color w:val="000000"/>
                <w:sz w:val="20"/>
                <w:szCs w:val="20"/>
                <w:lang w:val="en-US"/>
              </w:rPr>
            </w:pPr>
            <w:ins w:id="1927" w:author="Nick.Tolimieri" w:date="2022-09-06T13:51:00Z">
              <w:r w:rsidRPr="00C97A89">
                <w:rPr>
                  <w:color w:val="000000"/>
                  <w:sz w:val="20"/>
                  <w:szCs w:val="20"/>
                  <w:lang w:val="en-US"/>
                </w:rPr>
                <w:t>-</w:t>
              </w:r>
            </w:ins>
          </w:p>
        </w:tc>
      </w:tr>
      <w:tr w:rsidR="00C97A89" w:rsidRPr="00C97A89" w:rsidTr="0048438B">
        <w:tblPrEx>
          <w:tblPrExChange w:id="1928" w:author="Nick.Tolimieri" w:date="2022-09-06T14:24:00Z">
            <w:tblPrEx>
              <w:tblW w:w="10017" w:type="dxa"/>
            </w:tblPrEx>
          </w:tblPrExChange>
        </w:tblPrEx>
        <w:trPr>
          <w:trHeight w:val="255"/>
          <w:ins w:id="1929" w:author="Nick.Tolimieri" w:date="2022-09-06T13:51:00Z"/>
          <w:trPrChange w:id="193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93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2" w:author="Nick.Tolimieri" w:date="2022-09-06T13:51:00Z"/>
                <w:color w:val="000000"/>
                <w:sz w:val="20"/>
                <w:szCs w:val="20"/>
                <w:lang w:val="en-US"/>
              </w:rPr>
            </w:pPr>
            <w:ins w:id="193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5" w:author="Nick.Tolimieri" w:date="2022-09-06T13:51:00Z"/>
                <w:color w:val="000000"/>
                <w:sz w:val="20"/>
                <w:szCs w:val="20"/>
                <w:lang w:val="en-US"/>
              </w:rPr>
            </w:pPr>
            <w:ins w:id="1936"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8" w:author="Nick.Tolimieri" w:date="2022-09-06T13:51:00Z"/>
                <w:color w:val="000000"/>
                <w:sz w:val="20"/>
                <w:szCs w:val="20"/>
                <w:lang w:val="en-US"/>
              </w:rPr>
            </w:pPr>
            <w:ins w:id="19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1" w:author="Nick.Tolimieri" w:date="2022-09-06T13:51:00Z"/>
                <w:color w:val="000000"/>
                <w:sz w:val="20"/>
                <w:szCs w:val="20"/>
                <w:lang w:val="en-US"/>
              </w:rPr>
            </w:pPr>
            <w:ins w:id="19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4" w:author="Nick.Tolimieri" w:date="2022-09-06T13:51:00Z"/>
                <w:color w:val="000000"/>
                <w:sz w:val="20"/>
                <w:szCs w:val="20"/>
                <w:lang w:val="en-US"/>
              </w:rPr>
            </w:pPr>
            <w:ins w:id="1945"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94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7" w:author="Nick.Tolimieri" w:date="2022-09-06T13:51:00Z"/>
                <w:color w:val="000000"/>
                <w:sz w:val="20"/>
                <w:szCs w:val="20"/>
                <w:lang w:val="en-US"/>
              </w:rPr>
            </w:pPr>
            <w:ins w:id="19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4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0" w:author="Nick.Tolimieri" w:date="2022-09-06T13:51:00Z"/>
                <w:color w:val="000000"/>
                <w:sz w:val="20"/>
                <w:szCs w:val="20"/>
                <w:lang w:val="en-US"/>
              </w:rPr>
            </w:pPr>
            <w:ins w:id="19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3" w:author="Nick.Tolimieri" w:date="2022-09-06T13:51:00Z"/>
                <w:color w:val="000000"/>
                <w:sz w:val="20"/>
                <w:szCs w:val="20"/>
                <w:lang w:val="en-US"/>
              </w:rPr>
            </w:pPr>
            <w:ins w:id="19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6" w:author="Nick.Tolimieri" w:date="2022-09-06T13:51:00Z"/>
                <w:color w:val="000000"/>
                <w:sz w:val="20"/>
                <w:szCs w:val="20"/>
                <w:lang w:val="en-US"/>
              </w:rPr>
            </w:pPr>
            <w:ins w:id="19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9" w:author="Nick.Tolimieri" w:date="2022-09-06T13:51:00Z"/>
                <w:color w:val="000000"/>
                <w:sz w:val="20"/>
                <w:szCs w:val="20"/>
                <w:lang w:val="en-US"/>
              </w:rPr>
            </w:pPr>
            <w:ins w:id="19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2" w:author="Nick.Tolimieri" w:date="2022-09-06T13:51:00Z"/>
                <w:color w:val="000000"/>
                <w:sz w:val="20"/>
                <w:szCs w:val="20"/>
                <w:lang w:val="en-US"/>
              </w:rPr>
            </w:pPr>
            <w:ins w:id="1963" w:author="Nick.Tolimieri" w:date="2022-09-06T13:51:00Z">
              <w:r w:rsidRPr="00C97A89">
                <w:rPr>
                  <w:color w:val="000000"/>
                  <w:sz w:val="20"/>
                  <w:szCs w:val="20"/>
                  <w:lang w:val="en-US"/>
                </w:rPr>
                <w:t>-</w:t>
              </w:r>
            </w:ins>
          </w:p>
        </w:tc>
      </w:tr>
      <w:tr w:rsidR="00C97A89" w:rsidRPr="00C97A89" w:rsidTr="0048438B">
        <w:tblPrEx>
          <w:tblPrExChange w:id="1964" w:author="Nick.Tolimieri" w:date="2022-09-06T14:24:00Z">
            <w:tblPrEx>
              <w:tblW w:w="10017" w:type="dxa"/>
            </w:tblPrEx>
          </w:tblPrExChange>
        </w:tblPrEx>
        <w:trPr>
          <w:trHeight w:val="255"/>
          <w:ins w:id="1965" w:author="Nick.Tolimieri" w:date="2022-09-06T13:51:00Z"/>
          <w:trPrChange w:id="196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96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8" w:author="Nick.Tolimieri" w:date="2022-09-06T13:51:00Z"/>
                <w:color w:val="000000"/>
                <w:sz w:val="20"/>
                <w:szCs w:val="20"/>
                <w:lang w:val="en-US"/>
              </w:rPr>
            </w:pPr>
            <w:ins w:id="196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1" w:author="Nick.Tolimieri" w:date="2022-09-06T13:51:00Z"/>
                <w:color w:val="000000"/>
                <w:sz w:val="20"/>
                <w:szCs w:val="20"/>
                <w:lang w:val="en-US"/>
              </w:rPr>
            </w:pPr>
            <w:ins w:id="1972"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4" w:author="Nick.Tolimieri" w:date="2022-09-06T13:51:00Z"/>
                <w:color w:val="000000"/>
                <w:sz w:val="20"/>
                <w:szCs w:val="20"/>
                <w:lang w:val="en-US"/>
              </w:rPr>
            </w:pPr>
            <w:ins w:id="19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7" w:author="Nick.Tolimieri" w:date="2022-09-06T13:51:00Z"/>
                <w:color w:val="000000"/>
                <w:sz w:val="20"/>
                <w:szCs w:val="20"/>
                <w:lang w:val="en-US"/>
              </w:rPr>
            </w:pPr>
            <w:ins w:id="1978"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7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0" w:author="Nick.Tolimieri" w:date="2022-09-06T13:51:00Z"/>
                <w:color w:val="000000"/>
                <w:sz w:val="20"/>
                <w:szCs w:val="20"/>
                <w:lang w:val="en-US"/>
              </w:rPr>
            </w:pPr>
            <w:ins w:id="1981"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198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3" w:author="Nick.Tolimieri" w:date="2022-09-06T13:51:00Z"/>
                <w:color w:val="000000"/>
                <w:sz w:val="20"/>
                <w:szCs w:val="20"/>
                <w:lang w:val="en-US"/>
              </w:rPr>
            </w:pPr>
            <w:ins w:id="1984"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6" w:author="Nick.Tolimieri" w:date="2022-09-06T13:51:00Z"/>
                <w:color w:val="000000"/>
                <w:sz w:val="20"/>
                <w:szCs w:val="20"/>
                <w:lang w:val="en-US"/>
              </w:rPr>
            </w:pPr>
            <w:ins w:id="198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8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9" w:author="Nick.Tolimieri" w:date="2022-09-06T13:51:00Z"/>
                <w:color w:val="000000"/>
                <w:sz w:val="20"/>
                <w:szCs w:val="20"/>
                <w:lang w:val="en-US"/>
              </w:rPr>
            </w:pPr>
            <w:ins w:id="1990"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2" w:author="Nick.Tolimieri" w:date="2022-09-06T13:51:00Z"/>
                <w:color w:val="000000"/>
                <w:sz w:val="20"/>
                <w:szCs w:val="20"/>
                <w:lang w:val="en-US"/>
              </w:rPr>
            </w:pPr>
            <w:ins w:id="1993"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5" w:author="Nick.Tolimieri" w:date="2022-09-06T13:51:00Z"/>
                <w:color w:val="000000"/>
                <w:sz w:val="20"/>
                <w:szCs w:val="20"/>
                <w:lang w:val="en-US"/>
              </w:rPr>
            </w:pPr>
            <w:ins w:id="1996"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8" w:author="Nick.Tolimieri" w:date="2022-09-06T13:51:00Z"/>
                <w:color w:val="000000"/>
                <w:sz w:val="20"/>
                <w:szCs w:val="20"/>
                <w:lang w:val="en-US"/>
              </w:rPr>
            </w:pPr>
            <w:ins w:id="1999" w:author="Nick.Tolimieri" w:date="2022-09-06T13:51:00Z">
              <w:r w:rsidRPr="00C97A89">
                <w:rPr>
                  <w:color w:val="000000"/>
                  <w:sz w:val="20"/>
                  <w:szCs w:val="20"/>
                  <w:lang w:val="en-US"/>
                </w:rPr>
                <w:t>1.77</w:t>
              </w:r>
            </w:ins>
          </w:p>
        </w:tc>
      </w:tr>
      <w:tr w:rsidR="00C97A89" w:rsidRPr="00C97A89" w:rsidTr="0048438B">
        <w:tblPrEx>
          <w:tblPrExChange w:id="2000" w:author="Nick.Tolimieri" w:date="2022-09-06T14:24:00Z">
            <w:tblPrEx>
              <w:tblW w:w="10017" w:type="dxa"/>
            </w:tblPrEx>
          </w:tblPrExChange>
        </w:tblPrEx>
        <w:trPr>
          <w:trHeight w:val="255"/>
          <w:ins w:id="2001" w:author="Nick.Tolimieri" w:date="2022-09-06T13:51:00Z"/>
          <w:trPrChange w:id="200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0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4" w:author="Nick.Tolimieri" w:date="2022-09-06T13:51:00Z"/>
                <w:color w:val="000000"/>
                <w:sz w:val="20"/>
                <w:szCs w:val="20"/>
                <w:lang w:val="en-US"/>
              </w:rPr>
            </w:pPr>
            <w:ins w:id="200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7" w:author="Nick.Tolimieri" w:date="2022-09-06T13:51:00Z"/>
                <w:color w:val="000000"/>
                <w:sz w:val="20"/>
                <w:szCs w:val="20"/>
                <w:lang w:val="en-US"/>
              </w:rPr>
            </w:pPr>
            <w:ins w:id="2008"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0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0" w:author="Nick.Tolimieri" w:date="2022-09-06T13:51:00Z"/>
                <w:color w:val="000000"/>
                <w:sz w:val="20"/>
                <w:szCs w:val="20"/>
                <w:lang w:val="en-US"/>
              </w:rPr>
            </w:pPr>
            <w:ins w:id="20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3" w:author="Nick.Tolimieri" w:date="2022-09-06T13:51:00Z"/>
                <w:color w:val="000000"/>
                <w:sz w:val="20"/>
                <w:szCs w:val="20"/>
                <w:lang w:val="en-US"/>
              </w:rPr>
            </w:pPr>
            <w:ins w:id="201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6" w:author="Nick.Tolimieri" w:date="2022-09-06T13:51:00Z"/>
                <w:color w:val="000000"/>
                <w:sz w:val="20"/>
                <w:szCs w:val="20"/>
                <w:lang w:val="en-US"/>
              </w:rPr>
            </w:pPr>
            <w:ins w:id="201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01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9" w:author="Nick.Tolimieri" w:date="2022-09-06T13:51:00Z"/>
                <w:color w:val="000000"/>
                <w:sz w:val="20"/>
                <w:szCs w:val="20"/>
                <w:lang w:val="en-US"/>
              </w:rPr>
            </w:pPr>
            <w:ins w:id="202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2" w:author="Nick.Tolimieri" w:date="2022-09-06T13:51:00Z"/>
                <w:color w:val="000000"/>
                <w:sz w:val="20"/>
                <w:szCs w:val="20"/>
                <w:lang w:val="en-US"/>
              </w:rPr>
            </w:pPr>
            <w:ins w:id="202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5" w:author="Nick.Tolimieri" w:date="2022-09-06T13:51:00Z"/>
                <w:color w:val="000000"/>
                <w:sz w:val="20"/>
                <w:szCs w:val="20"/>
                <w:lang w:val="en-US"/>
              </w:rPr>
            </w:pPr>
            <w:ins w:id="202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8" w:author="Nick.Tolimieri" w:date="2022-09-06T13:51:00Z"/>
                <w:color w:val="000000"/>
                <w:sz w:val="20"/>
                <w:szCs w:val="20"/>
                <w:lang w:val="en-US"/>
              </w:rPr>
            </w:pPr>
            <w:ins w:id="20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1" w:author="Nick.Tolimieri" w:date="2022-09-06T13:51:00Z"/>
                <w:color w:val="000000"/>
                <w:sz w:val="20"/>
                <w:szCs w:val="20"/>
                <w:lang w:val="en-US"/>
              </w:rPr>
            </w:pPr>
            <w:ins w:id="20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4" w:author="Nick.Tolimieri" w:date="2022-09-06T13:51:00Z"/>
                <w:color w:val="000000"/>
                <w:sz w:val="20"/>
                <w:szCs w:val="20"/>
                <w:lang w:val="en-US"/>
              </w:rPr>
            </w:pPr>
            <w:ins w:id="2035" w:author="Nick.Tolimieri" w:date="2022-09-06T13:51:00Z">
              <w:r w:rsidRPr="00C97A89">
                <w:rPr>
                  <w:color w:val="000000"/>
                  <w:sz w:val="20"/>
                  <w:szCs w:val="20"/>
                  <w:lang w:val="en-US"/>
                </w:rPr>
                <w:t>-</w:t>
              </w:r>
            </w:ins>
          </w:p>
        </w:tc>
      </w:tr>
      <w:tr w:rsidR="00C97A89" w:rsidRPr="00C97A89" w:rsidTr="0048438B">
        <w:tblPrEx>
          <w:tblPrExChange w:id="2036" w:author="Nick.Tolimieri" w:date="2022-09-06T14:24:00Z">
            <w:tblPrEx>
              <w:tblW w:w="10017" w:type="dxa"/>
            </w:tblPrEx>
          </w:tblPrExChange>
        </w:tblPrEx>
        <w:trPr>
          <w:trHeight w:val="255"/>
          <w:ins w:id="2037" w:author="Nick.Tolimieri" w:date="2022-09-06T13:51:00Z"/>
          <w:trPrChange w:id="203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3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0" w:author="Nick.Tolimieri" w:date="2022-09-06T13:51:00Z"/>
                <w:color w:val="000000"/>
                <w:sz w:val="20"/>
                <w:szCs w:val="20"/>
                <w:lang w:val="en-US"/>
              </w:rPr>
            </w:pPr>
            <w:ins w:id="204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3" w:author="Nick.Tolimieri" w:date="2022-09-06T13:51:00Z"/>
                <w:color w:val="000000"/>
                <w:sz w:val="20"/>
                <w:szCs w:val="20"/>
                <w:lang w:val="en-US"/>
              </w:rPr>
            </w:pPr>
            <w:ins w:id="2044"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6" w:author="Nick.Tolimieri" w:date="2022-09-06T13:51:00Z"/>
                <w:color w:val="000000"/>
                <w:sz w:val="20"/>
                <w:szCs w:val="20"/>
                <w:lang w:val="en-US"/>
              </w:rPr>
            </w:pPr>
            <w:ins w:id="2047"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4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9" w:author="Nick.Tolimieri" w:date="2022-09-06T13:51:00Z"/>
                <w:color w:val="000000"/>
                <w:sz w:val="20"/>
                <w:szCs w:val="20"/>
                <w:lang w:val="en-US"/>
              </w:rPr>
            </w:pPr>
            <w:ins w:id="205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2" w:author="Nick.Tolimieri" w:date="2022-09-06T13:51:00Z"/>
                <w:color w:val="000000"/>
                <w:sz w:val="20"/>
                <w:szCs w:val="20"/>
                <w:lang w:val="en-US"/>
              </w:rPr>
            </w:pPr>
            <w:ins w:id="205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05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5" w:author="Nick.Tolimieri" w:date="2022-09-06T13:51:00Z"/>
                <w:color w:val="000000"/>
                <w:sz w:val="20"/>
                <w:szCs w:val="20"/>
                <w:lang w:val="en-US"/>
              </w:rPr>
            </w:pPr>
            <w:ins w:id="205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58" w:author="Nick.Tolimieri" w:date="2022-09-06T13:51:00Z"/>
                <w:color w:val="000000"/>
                <w:sz w:val="20"/>
                <w:szCs w:val="20"/>
                <w:lang w:val="en-US"/>
              </w:rPr>
            </w:pPr>
            <w:ins w:id="205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1" w:author="Nick.Tolimieri" w:date="2022-09-06T13:51:00Z"/>
                <w:color w:val="000000"/>
                <w:sz w:val="20"/>
                <w:szCs w:val="20"/>
                <w:lang w:val="en-US"/>
              </w:rPr>
            </w:pPr>
            <w:ins w:id="206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4" w:author="Nick.Tolimieri" w:date="2022-09-06T13:51:00Z"/>
                <w:color w:val="000000"/>
                <w:sz w:val="20"/>
                <w:szCs w:val="20"/>
                <w:lang w:val="en-US"/>
              </w:rPr>
            </w:pPr>
            <w:ins w:id="20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7" w:author="Nick.Tolimieri" w:date="2022-09-06T13:51:00Z"/>
                <w:color w:val="000000"/>
                <w:sz w:val="20"/>
                <w:szCs w:val="20"/>
                <w:lang w:val="en-US"/>
              </w:rPr>
            </w:pPr>
            <w:ins w:id="20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0" w:author="Nick.Tolimieri" w:date="2022-09-06T13:51:00Z"/>
                <w:color w:val="000000"/>
                <w:sz w:val="20"/>
                <w:szCs w:val="20"/>
                <w:lang w:val="en-US"/>
              </w:rPr>
            </w:pPr>
            <w:ins w:id="2071" w:author="Nick.Tolimieri" w:date="2022-09-06T13:51:00Z">
              <w:r w:rsidRPr="00C97A89">
                <w:rPr>
                  <w:color w:val="000000"/>
                  <w:sz w:val="20"/>
                  <w:szCs w:val="20"/>
                  <w:lang w:val="en-US"/>
                </w:rPr>
                <w:t>-</w:t>
              </w:r>
            </w:ins>
          </w:p>
        </w:tc>
      </w:tr>
      <w:tr w:rsidR="00C97A89" w:rsidRPr="00C97A89" w:rsidTr="0048438B">
        <w:tblPrEx>
          <w:tblPrExChange w:id="2072" w:author="Nick.Tolimieri" w:date="2022-09-06T14:24:00Z">
            <w:tblPrEx>
              <w:tblW w:w="10017" w:type="dxa"/>
            </w:tblPrEx>
          </w:tblPrExChange>
        </w:tblPrEx>
        <w:trPr>
          <w:trHeight w:val="255"/>
          <w:ins w:id="2073" w:author="Nick.Tolimieri" w:date="2022-09-06T13:51:00Z"/>
          <w:trPrChange w:id="207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7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6" w:author="Nick.Tolimieri" w:date="2022-09-06T13:51:00Z"/>
                <w:color w:val="000000"/>
                <w:sz w:val="20"/>
                <w:szCs w:val="20"/>
                <w:lang w:val="en-US"/>
              </w:rPr>
            </w:pPr>
            <w:ins w:id="207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7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79" w:author="Nick.Tolimieri" w:date="2022-09-06T13:51:00Z"/>
                <w:color w:val="000000"/>
                <w:sz w:val="20"/>
                <w:szCs w:val="20"/>
                <w:lang w:val="en-US"/>
              </w:rPr>
            </w:pPr>
            <w:ins w:id="2080"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2" w:author="Nick.Tolimieri" w:date="2022-09-06T13:51:00Z"/>
                <w:color w:val="000000"/>
                <w:sz w:val="20"/>
                <w:szCs w:val="20"/>
                <w:lang w:val="en-US"/>
              </w:rPr>
            </w:pPr>
            <w:ins w:id="2083"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5" w:author="Nick.Tolimieri" w:date="2022-09-06T13:51:00Z"/>
                <w:color w:val="000000"/>
                <w:sz w:val="20"/>
                <w:szCs w:val="20"/>
                <w:lang w:val="en-US"/>
              </w:rPr>
            </w:pPr>
            <w:ins w:id="2086"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8" w:author="Nick.Tolimieri" w:date="2022-09-06T13:51:00Z"/>
                <w:color w:val="000000"/>
                <w:sz w:val="20"/>
                <w:szCs w:val="20"/>
                <w:lang w:val="en-US"/>
              </w:rPr>
            </w:pPr>
            <w:ins w:id="208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09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1" w:author="Nick.Tolimieri" w:date="2022-09-06T13:51:00Z"/>
                <w:color w:val="000000"/>
                <w:sz w:val="20"/>
                <w:szCs w:val="20"/>
                <w:lang w:val="en-US"/>
              </w:rPr>
            </w:pPr>
            <w:ins w:id="2092"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4" w:author="Nick.Tolimieri" w:date="2022-09-06T13:51:00Z"/>
                <w:color w:val="000000"/>
                <w:sz w:val="20"/>
                <w:szCs w:val="20"/>
                <w:lang w:val="en-US"/>
              </w:rPr>
            </w:pPr>
            <w:ins w:id="2095"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7" w:author="Nick.Tolimieri" w:date="2022-09-06T13:51:00Z"/>
                <w:color w:val="000000"/>
                <w:sz w:val="20"/>
                <w:szCs w:val="20"/>
                <w:lang w:val="en-US"/>
              </w:rPr>
            </w:pPr>
            <w:ins w:id="2098"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0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0" w:author="Nick.Tolimieri" w:date="2022-09-06T13:51:00Z"/>
                <w:color w:val="000000"/>
                <w:sz w:val="20"/>
                <w:szCs w:val="20"/>
                <w:lang w:val="en-US"/>
              </w:rPr>
            </w:pPr>
            <w:ins w:id="2101"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3" w:author="Nick.Tolimieri" w:date="2022-09-06T13:51:00Z"/>
                <w:color w:val="000000"/>
                <w:sz w:val="20"/>
                <w:szCs w:val="20"/>
                <w:lang w:val="en-US"/>
              </w:rPr>
            </w:pPr>
            <w:ins w:id="2104"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6" w:author="Nick.Tolimieri" w:date="2022-09-06T13:51:00Z"/>
                <w:color w:val="000000"/>
                <w:sz w:val="20"/>
                <w:szCs w:val="20"/>
                <w:lang w:val="en-US"/>
              </w:rPr>
            </w:pPr>
            <w:ins w:id="2107" w:author="Nick.Tolimieri" w:date="2022-09-06T13:51:00Z">
              <w:r w:rsidRPr="00C97A89">
                <w:rPr>
                  <w:color w:val="000000"/>
                  <w:sz w:val="20"/>
                  <w:szCs w:val="20"/>
                  <w:lang w:val="en-US"/>
                </w:rPr>
                <w:t>3.45</w:t>
              </w:r>
            </w:ins>
          </w:p>
        </w:tc>
      </w:tr>
      <w:tr w:rsidR="00C97A89" w:rsidRPr="00C97A89" w:rsidTr="0048438B">
        <w:tblPrEx>
          <w:tblPrExChange w:id="2108" w:author="Nick.Tolimieri" w:date="2022-09-06T14:24:00Z">
            <w:tblPrEx>
              <w:tblW w:w="10017" w:type="dxa"/>
            </w:tblPrEx>
          </w:tblPrExChange>
        </w:tblPrEx>
        <w:trPr>
          <w:trHeight w:val="255"/>
          <w:ins w:id="2109" w:author="Nick.Tolimieri" w:date="2022-09-06T13:51:00Z"/>
          <w:trPrChange w:id="211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1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2" w:author="Nick.Tolimieri" w:date="2022-09-06T13:51:00Z"/>
                <w:color w:val="000000"/>
                <w:sz w:val="20"/>
                <w:szCs w:val="20"/>
                <w:lang w:val="en-US"/>
              </w:rPr>
            </w:pPr>
            <w:ins w:id="211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5" w:author="Nick.Tolimieri" w:date="2022-09-06T13:51:00Z"/>
                <w:color w:val="000000"/>
                <w:sz w:val="20"/>
                <w:szCs w:val="20"/>
                <w:lang w:val="en-US"/>
              </w:rPr>
            </w:pPr>
            <w:ins w:id="2116"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8" w:author="Nick.Tolimieri" w:date="2022-09-06T13:51:00Z"/>
                <w:color w:val="000000"/>
                <w:sz w:val="20"/>
                <w:szCs w:val="20"/>
                <w:lang w:val="en-US"/>
              </w:rPr>
            </w:pPr>
            <w:ins w:id="2119"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1" w:author="Nick.Tolimieri" w:date="2022-09-06T13:51:00Z"/>
                <w:color w:val="000000"/>
                <w:sz w:val="20"/>
                <w:szCs w:val="20"/>
                <w:lang w:val="en-US"/>
              </w:rPr>
            </w:pPr>
            <w:ins w:id="2122"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4" w:author="Nick.Tolimieri" w:date="2022-09-06T13:51:00Z"/>
                <w:color w:val="000000"/>
                <w:sz w:val="20"/>
                <w:szCs w:val="20"/>
                <w:lang w:val="en-US"/>
              </w:rPr>
            </w:pPr>
            <w:ins w:id="2125"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212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7" w:author="Nick.Tolimieri" w:date="2022-09-06T13:51:00Z"/>
                <w:color w:val="000000"/>
                <w:sz w:val="20"/>
                <w:szCs w:val="20"/>
                <w:lang w:val="en-US"/>
              </w:rPr>
            </w:pPr>
            <w:ins w:id="2128"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2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0" w:author="Nick.Tolimieri" w:date="2022-09-06T13:51:00Z"/>
                <w:color w:val="000000"/>
                <w:sz w:val="20"/>
                <w:szCs w:val="20"/>
                <w:lang w:val="en-US"/>
              </w:rPr>
            </w:pPr>
            <w:ins w:id="2131"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3" w:author="Nick.Tolimieri" w:date="2022-09-06T13:51:00Z"/>
                <w:color w:val="000000"/>
                <w:sz w:val="20"/>
                <w:szCs w:val="20"/>
                <w:lang w:val="en-US"/>
              </w:rPr>
            </w:pPr>
            <w:ins w:id="2134"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6" w:author="Nick.Tolimieri" w:date="2022-09-06T13:51:00Z"/>
                <w:color w:val="000000"/>
                <w:sz w:val="20"/>
                <w:szCs w:val="20"/>
                <w:lang w:val="en-US"/>
              </w:rPr>
            </w:pPr>
            <w:ins w:id="2137"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9" w:author="Nick.Tolimieri" w:date="2022-09-06T13:51:00Z"/>
                <w:color w:val="000000"/>
                <w:sz w:val="20"/>
                <w:szCs w:val="20"/>
                <w:lang w:val="en-US"/>
              </w:rPr>
            </w:pPr>
            <w:ins w:id="2140"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2" w:author="Nick.Tolimieri" w:date="2022-09-06T13:51:00Z"/>
                <w:color w:val="000000"/>
                <w:sz w:val="20"/>
                <w:szCs w:val="20"/>
                <w:lang w:val="en-US"/>
              </w:rPr>
            </w:pPr>
            <w:ins w:id="2143" w:author="Nick.Tolimieri" w:date="2022-09-06T13:51:00Z">
              <w:r w:rsidRPr="00C97A89">
                <w:rPr>
                  <w:color w:val="000000"/>
                  <w:sz w:val="20"/>
                  <w:szCs w:val="20"/>
                  <w:lang w:val="en-US"/>
                </w:rPr>
                <w:t>3.89</w:t>
              </w:r>
            </w:ins>
          </w:p>
        </w:tc>
      </w:tr>
      <w:tr w:rsidR="00C97A89" w:rsidRPr="00C97A89" w:rsidTr="0048438B">
        <w:tblPrEx>
          <w:tblPrExChange w:id="2144" w:author="Nick.Tolimieri" w:date="2022-09-06T14:24:00Z">
            <w:tblPrEx>
              <w:tblW w:w="10017" w:type="dxa"/>
            </w:tblPrEx>
          </w:tblPrExChange>
        </w:tblPrEx>
        <w:trPr>
          <w:trHeight w:val="255"/>
          <w:ins w:id="2145" w:author="Nick.Tolimieri" w:date="2022-09-06T13:51:00Z"/>
          <w:trPrChange w:id="214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4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48" w:author="Nick.Tolimieri" w:date="2022-09-06T13:51:00Z"/>
                <w:color w:val="000000"/>
                <w:sz w:val="20"/>
                <w:szCs w:val="20"/>
                <w:lang w:val="en-US"/>
              </w:rPr>
            </w:pPr>
            <w:ins w:id="214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1" w:author="Nick.Tolimieri" w:date="2022-09-06T13:51:00Z"/>
                <w:color w:val="000000"/>
                <w:sz w:val="20"/>
                <w:szCs w:val="20"/>
                <w:lang w:val="en-US"/>
              </w:rPr>
            </w:pPr>
            <w:ins w:id="2152"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4" w:author="Nick.Tolimieri" w:date="2022-09-06T13:51:00Z"/>
                <w:color w:val="000000"/>
                <w:sz w:val="20"/>
                <w:szCs w:val="20"/>
                <w:lang w:val="en-US"/>
              </w:rPr>
            </w:pPr>
            <w:ins w:id="21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7" w:author="Nick.Tolimieri" w:date="2022-09-06T13:51:00Z"/>
                <w:color w:val="000000"/>
                <w:sz w:val="20"/>
                <w:szCs w:val="20"/>
                <w:lang w:val="en-US"/>
              </w:rPr>
            </w:pPr>
            <w:ins w:id="2158"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5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0" w:author="Nick.Tolimieri" w:date="2022-09-06T13:51:00Z"/>
                <w:color w:val="000000"/>
                <w:sz w:val="20"/>
                <w:szCs w:val="20"/>
                <w:lang w:val="en-US"/>
              </w:rPr>
            </w:pPr>
            <w:ins w:id="2161" w:author="Nick.Tolimieri" w:date="2022-09-06T13:51:00Z">
              <w:r w:rsidRPr="00C97A89">
                <w:rPr>
                  <w:color w:val="000000"/>
                  <w:sz w:val="20"/>
                  <w:szCs w:val="20"/>
                  <w:lang w:val="en-US"/>
                </w:rPr>
                <w:t>10</w:t>
              </w:r>
            </w:ins>
          </w:p>
        </w:tc>
        <w:tc>
          <w:tcPr>
            <w:tcW w:w="622" w:type="dxa"/>
            <w:tcBorders>
              <w:top w:val="nil"/>
              <w:left w:val="nil"/>
              <w:bottom w:val="nil"/>
              <w:right w:val="nil"/>
            </w:tcBorders>
            <w:shd w:val="clear" w:color="auto" w:fill="auto"/>
            <w:noWrap/>
            <w:vAlign w:val="bottom"/>
            <w:hideMark/>
            <w:tcPrChange w:id="216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3" w:author="Nick.Tolimieri" w:date="2022-09-06T13:51:00Z"/>
                <w:color w:val="000000"/>
                <w:sz w:val="20"/>
                <w:szCs w:val="20"/>
                <w:lang w:val="en-US"/>
              </w:rPr>
            </w:pPr>
            <w:ins w:id="2164"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6" w:author="Nick.Tolimieri" w:date="2022-09-06T13:51:00Z"/>
                <w:color w:val="000000"/>
                <w:sz w:val="20"/>
                <w:szCs w:val="20"/>
                <w:lang w:val="en-US"/>
              </w:rPr>
            </w:pPr>
            <w:ins w:id="21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6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9" w:author="Nick.Tolimieri" w:date="2022-09-06T13:51:00Z"/>
                <w:color w:val="000000"/>
                <w:sz w:val="20"/>
                <w:szCs w:val="20"/>
                <w:lang w:val="en-US"/>
              </w:rPr>
            </w:pPr>
            <w:ins w:id="2170"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2" w:author="Nick.Tolimieri" w:date="2022-09-06T13:51:00Z"/>
                <w:color w:val="000000"/>
                <w:sz w:val="20"/>
                <w:szCs w:val="20"/>
                <w:lang w:val="en-US"/>
              </w:rPr>
            </w:pPr>
            <w:ins w:id="2173"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5" w:author="Nick.Tolimieri" w:date="2022-09-06T13:51:00Z"/>
                <w:color w:val="000000"/>
                <w:sz w:val="20"/>
                <w:szCs w:val="20"/>
                <w:lang w:val="en-US"/>
              </w:rPr>
            </w:pPr>
            <w:ins w:id="2176"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8" w:author="Nick.Tolimieri" w:date="2022-09-06T13:51:00Z"/>
                <w:color w:val="000000"/>
                <w:sz w:val="20"/>
                <w:szCs w:val="20"/>
                <w:lang w:val="en-US"/>
              </w:rPr>
            </w:pPr>
            <w:ins w:id="2179" w:author="Nick.Tolimieri" w:date="2022-09-06T13:51:00Z">
              <w:r w:rsidRPr="00C97A89">
                <w:rPr>
                  <w:color w:val="000000"/>
                  <w:sz w:val="20"/>
                  <w:szCs w:val="20"/>
                  <w:lang w:val="en-US"/>
                </w:rPr>
                <w:t>3.09</w:t>
              </w:r>
            </w:ins>
          </w:p>
        </w:tc>
      </w:tr>
      <w:tr w:rsidR="00C97A89" w:rsidRPr="00C97A89" w:rsidTr="0048438B">
        <w:tblPrEx>
          <w:tblPrExChange w:id="2180" w:author="Nick.Tolimieri" w:date="2022-09-06T14:24:00Z">
            <w:tblPrEx>
              <w:tblW w:w="10017" w:type="dxa"/>
            </w:tblPrEx>
          </w:tblPrExChange>
        </w:tblPrEx>
        <w:trPr>
          <w:trHeight w:val="255"/>
          <w:ins w:id="2181" w:author="Nick.Tolimieri" w:date="2022-09-06T13:51:00Z"/>
          <w:trPrChange w:id="218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8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4" w:author="Nick.Tolimieri" w:date="2022-09-06T13:51:00Z"/>
                <w:color w:val="000000"/>
                <w:sz w:val="20"/>
                <w:szCs w:val="20"/>
                <w:lang w:val="en-US"/>
              </w:rPr>
            </w:pPr>
            <w:ins w:id="218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7" w:author="Nick.Tolimieri" w:date="2022-09-06T13:51:00Z"/>
                <w:color w:val="000000"/>
                <w:sz w:val="20"/>
                <w:szCs w:val="20"/>
                <w:lang w:val="en-US"/>
              </w:rPr>
            </w:pPr>
            <w:ins w:id="2188"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8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0" w:author="Nick.Tolimieri" w:date="2022-09-06T13:51:00Z"/>
                <w:color w:val="000000"/>
                <w:sz w:val="20"/>
                <w:szCs w:val="20"/>
                <w:lang w:val="en-US"/>
              </w:rPr>
            </w:pPr>
            <w:ins w:id="2191"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3" w:author="Nick.Tolimieri" w:date="2022-09-06T13:51:00Z"/>
                <w:color w:val="000000"/>
                <w:sz w:val="20"/>
                <w:szCs w:val="20"/>
                <w:lang w:val="en-US"/>
              </w:rPr>
            </w:pPr>
            <w:ins w:id="2194"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6" w:author="Nick.Tolimieri" w:date="2022-09-06T13:51:00Z"/>
                <w:color w:val="000000"/>
                <w:sz w:val="20"/>
                <w:szCs w:val="20"/>
                <w:lang w:val="en-US"/>
              </w:rPr>
            </w:pPr>
            <w:ins w:id="2197"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219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9" w:author="Nick.Tolimieri" w:date="2022-09-06T13:51:00Z"/>
                <w:color w:val="000000"/>
                <w:sz w:val="20"/>
                <w:szCs w:val="20"/>
                <w:lang w:val="en-US"/>
              </w:rPr>
            </w:pPr>
            <w:ins w:id="2200"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2" w:author="Nick.Tolimieri" w:date="2022-09-06T13:51:00Z"/>
                <w:color w:val="000000"/>
                <w:sz w:val="20"/>
                <w:szCs w:val="20"/>
                <w:lang w:val="en-US"/>
              </w:rPr>
            </w:pPr>
            <w:ins w:id="220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5" w:author="Nick.Tolimieri" w:date="2022-09-06T13:51:00Z"/>
                <w:color w:val="000000"/>
                <w:sz w:val="20"/>
                <w:szCs w:val="20"/>
                <w:lang w:val="en-US"/>
              </w:rPr>
            </w:pPr>
            <w:ins w:id="2206"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8" w:author="Nick.Tolimieri" w:date="2022-09-06T13:51:00Z"/>
                <w:color w:val="000000"/>
                <w:sz w:val="20"/>
                <w:szCs w:val="20"/>
                <w:lang w:val="en-US"/>
              </w:rPr>
            </w:pPr>
            <w:ins w:id="2209"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1" w:author="Nick.Tolimieri" w:date="2022-09-06T13:51:00Z"/>
                <w:color w:val="000000"/>
                <w:sz w:val="20"/>
                <w:szCs w:val="20"/>
                <w:lang w:val="en-US"/>
              </w:rPr>
            </w:pPr>
            <w:ins w:id="2212"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4" w:author="Nick.Tolimieri" w:date="2022-09-06T13:51:00Z"/>
                <w:color w:val="000000"/>
                <w:sz w:val="20"/>
                <w:szCs w:val="20"/>
                <w:lang w:val="en-US"/>
              </w:rPr>
            </w:pPr>
            <w:ins w:id="2215" w:author="Nick.Tolimieri" w:date="2022-09-06T13:51:00Z">
              <w:r w:rsidRPr="00C97A89">
                <w:rPr>
                  <w:color w:val="000000"/>
                  <w:sz w:val="20"/>
                  <w:szCs w:val="20"/>
                  <w:lang w:val="en-US"/>
                </w:rPr>
                <w:t>3.52</w:t>
              </w:r>
            </w:ins>
          </w:p>
        </w:tc>
      </w:tr>
      <w:tr w:rsidR="00C97A89" w:rsidRPr="00C97A89" w:rsidTr="0048438B">
        <w:tblPrEx>
          <w:tblPrExChange w:id="2216" w:author="Nick.Tolimieri" w:date="2022-09-06T14:24:00Z">
            <w:tblPrEx>
              <w:tblW w:w="10017" w:type="dxa"/>
            </w:tblPrEx>
          </w:tblPrExChange>
        </w:tblPrEx>
        <w:trPr>
          <w:trHeight w:val="255"/>
          <w:ins w:id="2217" w:author="Nick.Tolimieri" w:date="2022-09-06T13:51:00Z"/>
          <w:trPrChange w:id="221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1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0" w:author="Nick.Tolimieri" w:date="2022-09-06T13:51:00Z"/>
                <w:color w:val="000000"/>
                <w:sz w:val="20"/>
                <w:szCs w:val="20"/>
                <w:lang w:val="en-US"/>
              </w:rPr>
            </w:pPr>
            <w:ins w:id="222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3" w:author="Nick.Tolimieri" w:date="2022-09-06T13:51:00Z"/>
                <w:color w:val="000000"/>
                <w:sz w:val="20"/>
                <w:szCs w:val="20"/>
                <w:lang w:val="en-US"/>
              </w:rPr>
            </w:pPr>
            <w:ins w:id="2224"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6" w:author="Nick.Tolimieri" w:date="2022-09-06T13:51:00Z"/>
                <w:color w:val="000000"/>
                <w:sz w:val="20"/>
                <w:szCs w:val="20"/>
                <w:lang w:val="en-US"/>
              </w:rPr>
            </w:pPr>
            <w:ins w:id="222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2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9" w:author="Nick.Tolimieri" w:date="2022-09-06T13:51:00Z"/>
                <w:color w:val="000000"/>
                <w:sz w:val="20"/>
                <w:szCs w:val="20"/>
                <w:lang w:val="en-US"/>
              </w:rPr>
            </w:pPr>
            <w:ins w:id="223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2" w:author="Nick.Tolimieri" w:date="2022-09-06T13:51:00Z"/>
                <w:color w:val="000000"/>
                <w:sz w:val="20"/>
                <w:szCs w:val="20"/>
                <w:lang w:val="en-US"/>
              </w:rPr>
            </w:pPr>
            <w:ins w:id="223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23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5" w:author="Nick.Tolimieri" w:date="2022-09-06T13:51:00Z"/>
                <w:color w:val="000000"/>
                <w:sz w:val="20"/>
                <w:szCs w:val="20"/>
                <w:lang w:val="en-US"/>
              </w:rPr>
            </w:pPr>
            <w:ins w:id="223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38" w:author="Nick.Tolimieri" w:date="2022-09-06T13:51:00Z"/>
                <w:color w:val="000000"/>
                <w:sz w:val="20"/>
                <w:szCs w:val="20"/>
                <w:lang w:val="en-US"/>
              </w:rPr>
            </w:pPr>
            <w:ins w:id="223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1" w:author="Nick.Tolimieri" w:date="2022-09-06T13:51:00Z"/>
                <w:color w:val="000000"/>
                <w:sz w:val="20"/>
                <w:szCs w:val="20"/>
                <w:lang w:val="en-US"/>
              </w:rPr>
            </w:pPr>
            <w:ins w:id="22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4" w:author="Nick.Tolimieri" w:date="2022-09-06T13:51:00Z"/>
                <w:color w:val="000000"/>
                <w:sz w:val="20"/>
                <w:szCs w:val="20"/>
                <w:lang w:val="en-US"/>
              </w:rPr>
            </w:pPr>
            <w:ins w:id="22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7" w:author="Nick.Tolimieri" w:date="2022-09-06T13:51:00Z"/>
                <w:color w:val="000000"/>
                <w:sz w:val="20"/>
                <w:szCs w:val="20"/>
                <w:lang w:val="en-US"/>
              </w:rPr>
            </w:pPr>
            <w:ins w:id="22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0" w:author="Nick.Tolimieri" w:date="2022-09-06T13:51:00Z"/>
                <w:color w:val="000000"/>
                <w:sz w:val="20"/>
                <w:szCs w:val="20"/>
                <w:lang w:val="en-US"/>
              </w:rPr>
            </w:pPr>
            <w:ins w:id="2251" w:author="Nick.Tolimieri" w:date="2022-09-06T13:51:00Z">
              <w:r w:rsidRPr="00C97A89">
                <w:rPr>
                  <w:color w:val="000000"/>
                  <w:sz w:val="20"/>
                  <w:szCs w:val="20"/>
                  <w:lang w:val="en-US"/>
                </w:rPr>
                <w:t>-</w:t>
              </w:r>
            </w:ins>
          </w:p>
        </w:tc>
      </w:tr>
      <w:tr w:rsidR="00C97A89" w:rsidRPr="00C97A89" w:rsidTr="0048438B">
        <w:tblPrEx>
          <w:tblPrExChange w:id="2252" w:author="Nick.Tolimieri" w:date="2022-09-06T14:24:00Z">
            <w:tblPrEx>
              <w:tblW w:w="10017" w:type="dxa"/>
            </w:tblPrEx>
          </w:tblPrExChange>
        </w:tblPrEx>
        <w:trPr>
          <w:trHeight w:val="255"/>
          <w:ins w:id="2253" w:author="Nick.Tolimieri" w:date="2022-09-06T13:51:00Z"/>
          <w:trPrChange w:id="225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5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6" w:author="Nick.Tolimieri" w:date="2022-09-06T13:51:00Z"/>
                <w:color w:val="000000"/>
                <w:sz w:val="20"/>
                <w:szCs w:val="20"/>
                <w:lang w:val="en-US"/>
              </w:rPr>
            </w:pPr>
            <w:ins w:id="225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5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59" w:author="Nick.Tolimieri" w:date="2022-09-06T13:51:00Z"/>
                <w:color w:val="000000"/>
                <w:sz w:val="20"/>
                <w:szCs w:val="20"/>
                <w:lang w:val="en-US"/>
              </w:rPr>
            </w:pPr>
            <w:ins w:id="2260"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2" w:author="Nick.Tolimieri" w:date="2022-09-06T13:51:00Z"/>
                <w:color w:val="000000"/>
                <w:sz w:val="20"/>
                <w:szCs w:val="20"/>
                <w:lang w:val="en-US"/>
              </w:rPr>
            </w:pPr>
            <w:ins w:id="226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5" w:author="Nick.Tolimieri" w:date="2022-09-06T13:51:00Z"/>
                <w:color w:val="000000"/>
                <w:sz w:val="20"/>
                <w:szCs w:val="20"/>
                <w:lang w:val="en-US"/>
              </w:rPr>
            </w:pPr>
            <w:ins w:id="226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8" w:author="Nick.Tolimieri" w:date="2022-09-06T13:51:00Z"/>
                <w:color w:val="000000"/>
                <w:sz w:val="20"/>
                <w:szCs w:val="20"/>
                <w:lang w:val="en-US"/>
              </w:rPr>
            </w:pPr>
            <w:ins w:id="2269"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27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1" w:author="Nick.Tolimieri" w:date="2022-09-06T13:51:00Z"/>
                <w:color w:val="000000"/>
                <w:sz w:val="20"/>
                <w:szCs w:val="20"/>
                <w:lang w:val="en-US"/>
              </w:rPr>
            </w:pPr>
            <w:ins w:id="227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4" w:author="Nick.Tolimieri" w:date="2022-09-06T13:51:00Z"/>
                <w:color w:val="000000"/>
                <w:sz w:val="20"/>
                <w:szCs w:val="20"/>
                <w:lang w:val="en-US"/>
              </w:rPr>
            </w:pPr>
            <w:ins w:id="227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7" w:author="Nick.Tolimieri" w:date="2022-09-06T13:51:00Z"/>
                <w:color w:val="000000"/>
                <w:sz w:val="20"/>
                <w:szCs w:val="20"/>
                <w:lang w:val="en-US"/>
              </w:rPr>
            </w:pPr>
            <w:ins w:id="22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0" w:author="Nick.Tolimieri" w:date="2022-09-06T13:51:00Z"/>
                <w:color w:val="000000"/>
                <w:sz w:val="20"/>
                <w:szCs w:val="20"/>
                <w:lang w:val="en-US"/>
              </w:rPr>
            </w:pPr>
            <w:ins w:id="22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3" w:author="Nick.Tolimieri" w:date="2022-09-06T13:51:00Z"/>
                <w:color w:val="000000"/>
                <w:sz w:val="20"/>
                <w:szCs w:val="20"/>
                <w:lang w:val="en-US"/>
              </w:rPr>
            </w:pPr>
            <w:ins w:id="22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6" w:author="Nick.Tolimieri" w:date="2022-09-06T13:51:00Z"/>
                <w:color w:val="000000"/>
                <w:sz w:val="20"/>
                <w:szCs w:val="20"/>
                <w:lang w:val="en-US"/>
              </w:rPr>
            </w:pPr>
            <w:ins w:id="2287" w:author="Nick.Tolimieri" w:date="2022-09-06T13:51:00Z">
              <w:r w:rsidRPr="00C97A89">
                <w:rPr>
                  <w:color w:val="000000"/>
                  <w:sz w:val="20"/>
                  <w:szCs w:val="20"/>
                  <w:lang w:val="en-US"/>
                </w:rPr>
                <w:t>-</w:t>
              </w:r>
            </w:ins>
          </w:p>
        </w:tc>
      </w:tr>
      <w:tr w:rsidR="00C97A89" w:rsidRPr="00C97A89" w:rsidTr="0048438B">
        <w:tblPrEx>
          <w:tblPrExChange w:id="2288" w:author="Nick.Tolimieri" w:date="2022-09-06T14:24:00Z">
            <w:tblPrEx>
              <w:tblW w:w="10017" w:type="dxa"/>
            </w:tblPrEx>
          </w:tblPrExChange>
        </w:tblPrEx>
        <w:trPr>
          <w:trHeight w:val="255"/>
          <w:ins w:id="2289" w:author="Nick.Tolimieri" w:date="2022-09-06T13:51:00Z"/>
          <w:trPrChange w:id="229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9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2" w:author="Nick.Tolimieri" w:date="2022-09-06T13:51:00Z"/>
                <w:color w:val="000000"/>
                <w:sz w:val="20"/>
                <w:szCs w:val="20"/>
                <w:lang w:val="en-US"/>
              </w:rPr>
            </w:pPr>
            <w:ins w:id="229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5" w:author="Nick.Tolimieri" w:date="2022-09-06T13:51:00Z"/>
                <w:color w:val="000000"/>
                <w:sz w:val="20"/>
                <w:szCs w:val="20"/>
                <w:lang w:val="en-US"/>
              </w:rPr>
            </w:pPr>
            <w:ins w:id="2296"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8" w:author="Nick.Tolimieri" w:date="2022-09-06T13:51:00Z"/>
                <w:color w:val="000000"/>
                <w:sz w:val="20"/>
                <w:szCs w:val="20"/>
                <w:lang w:val="en-US"/>
              </w:rPr>
            </w:pPr>
            <w:ins w:id="2299"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1" w:author="Nick.Tolimieri" w:date="2022-09-06T13:51:00Z"/>
                <w:color w:val="000000"/>
                <w:sz w:val="20"/>
                <w:szCs w:val="20"/>
                <w:lang w:val="en-US"/>
              </w:rPr>
            </w:pPr>
            <w:ins w:id="2302"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4" w:author="Nick.Tolimieri" w:date="2022-09-06T13:51:00Z"/>
                <w:color w:val="000000"/>
                <w:sz w:val="20"/>
                <w:szCs w:val="20"/>
                <w:lang w:val="en-US"/>
              </w:rPr>
            </w:pPr>
            <w:ins w:id="2305"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230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7" w:author="Nick.Tolimieri" w:date="2022-09-06T13:51:00Z"/>
                <w:color w:val="000000"/>
                <w:sz w:val="20"/>
                <w:szCs w:val="20"/>
                <w:lang w:val="en-US"/>
              </w:rPr>
            </w:pPr>
            <w:ins w:id="2308"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0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0" w:author="Nick.Tolimieri" w:date="2022-09-06T13:51:00Z"/>
                <w:color w:val="000000"/>
                <w:sz w:val="20"/>
                <w:szCs w:val="20"/>
                <w:lang w:val="en-US"/>
              </w:rPr>
            </w:pPr>
            <w:ins w:id="2311"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3" w:author="Nick.Tolimieri" w:date="2022-09-06T13:51:00Z"/>
                <w:color w:val="000000"/>
                <w:sz w:val="20"/>
                <w:szCs w:val="20"/>
                <w:lang w:val="en-US"/>
              </w:rPr>
            </w:pPr>
            <w:ins w:id="2314"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6" w:author="Nick.Tolimieri" w:date="2022-09-06T13:51:00Z"/>
                <w:color w:val="000000"/>
                <w:sz w:val="20"/>
                <w:szCs w:val="20"/>
                <w:lang w:val="en-US"/>
              </w:rPr>
            </w:pPr>
            <w:ins w:id="2317"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9" w:author="Nick.Tolimieri" w:date="2022-09-06T13:51:00Z"/>
                <w:color w:val="000000"/>
                <w:sz w:val="20"/>
                <w:szCs w:val="20"/>
                <w:lang w:val="en-US"/>
              </w:rPr>
            </w:pPr>
            <w:ins w:id="2320"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2" w:author="Nick.Tolimieri" w:date="2022-09-06T13:51:00Z"/>
                <w:color w:val="000000"/>
                <w:sz w:val="20"/>
                <w:szCs w:val="20"/>
                <w:lang w:val="en-US"/>
              </w:rPr>
            </w:pPr>
            <w:ins w:id="2323" w:author="Nick.Tolimieri" w:date="2022-09-06T13:51:00Z">
              <w:r w:rsidRPr="00C97A89">
                <w:rPr>
                  <w:color w:val="000000"/>
                  <w:sz w:val="20"/>
                  <w:szCs w:val="20"/>
                  <w:lang w:val="en-US"/>
                </w:rPr>
                <w:t>3.27</w:t>
              </w:r>
            </w:ins>
          </w:p>
        </w:tc>
      </w:tr>
      <w:tr w:rsidR="00C97A89" w:rsidRPr="00C97A89" w:rsidTr="0048438B">
        <w:tblPrEx>
          <w:tblPrExChange w:id="2324" w:author="Nick.Tolimieri" w:date="2022-09-06T14:24:00Z">
            <w:tblPrEx>
              <w:tblW w:w="10017" w:type="dxa"/>
            </w:tblPrEx>
          </w:tblPrExChange>
        </w:tblPrEx>
        <w:trPr>
          <w:trHeight w:val="255"/>
          <w:ins w:id="2325" w:author="Nick.Tolimieri" w:date="2022-09-06T13:51:00Z"/>
          <w:trPrChange w:id="232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2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28" w:author="Nick.Tolimieri" w:date="2022-09-06T13:51:00Z"/>
                <w:color w:val="000000"/>
                <w:sz w:val="20"/>
                <w:szCs w:val="20"/>
                <w:lang w:val="en-US"/>
              </w:rPr>
            </w:pPr>
            <w:ins w:id="232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1" w:author="Nick.Tolimieri" w:date="2022-09-06T13:51:00Z"/>
                <w:color w:val="000000"/>
                <w:sz w:val="20"/>
                <w:szCs w:val="20"/>
                <w:lang w:val="en-US"/>
              </w:rPr>
            </w:pPr>
            <w:ins w:id="2332"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4" w:author="Nick.Tolimieri" w:date="2022-09-06T13:51:00Z"/>
                <w:color w:val="000000"/>
                <w:sz w:val="20"/>
                <w:szCs w:val="20"/>
                <w:lang w:val="en-US"/>
              </w:rPr>
            </w:pPr>
            <w:ins w:id="23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7" w:author="Nick.Tolimieri" w:date="2022-09-06T13:51:00Z"/>
                <w:color w:val="000000"/>
                <w:sz w:val="20"/>
                <w:szCs w:val="20"/>
                <w:lang w:val="en-US"/>
              </w:rPr>
            </w:pPr>
            <w:ins w:id="2338"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3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0" w:author="Nick.Tolimieri" w:date="2022-09-06T13:51:00Z"/>
                <w:color w:val="000000"/>
                <w:sz w:val="20"/>
                <w:szCs w:val="20"/>
                <w:lang w:val="en-US"/>
              </w:rPr>
            </w:pPr>
            <w:ins w:id="234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34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3" w:author="Nick.Tolimieri" w:date="2022-09-06T13:51:00Z"/>
                <w:color w:val="000000"/>
                <w:sz w:val="20"/>
                <w:szCs w:val="20"/>
                <w:lang w:val="en-US"/>
              </w:rPr>
            </w:pPr>
            <w:ins w:id="2344"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6" w:author="Nick.Tolimieri" w:date="2022-09-06T13:51:00Z"/>
                <w:color w:val="000000"/>
                <w:sz w:val="20"/>
                <w:szCs w:val="20"/>
                <w:lang w:val="en-US"/>
              </w:rPr>
            </w:pPr>
            <w:ins w:id="2347"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4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9" w:author="Nick.Tolimieri" w:date="2022-09-06T13:51:00Z"/>
                <w:color w:val="000000"/>
                <w:sz w:val="20"/>
                <w:szCs w:val="20"/>
                <w:lang w:val="en-US"/>
              </w:rPr>
            </w:pPr>
            <w:ins w:id="2350"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2" w:author="Nick.Tolimieri" w:date="2022-09-06T13:51:00Z"/>
                <w:color w:val="000000"/>
                <w:sz w:val="20"/>
                <w:szCs w:val="20"/>
                <w:lang w:val="en-US"/>
              </w:rPr>
            </w:pPr>
            <w:ins w:id="2353"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5" w:author="Nick.Tolimieri" w:date="2022-09-06T13:51:00Z"/>
                <w:color w:val="000000"/>
                <w:sz w:val="20"/>
                <w:szCs w:val="20"/>
                <w:lang w:val="en-US"/>
              </w:rPr>
            </w:pPr>
            <w:ins w:id="2356"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8" w:author="Nick.Tolimieri" w:date="2022-09-06T13:51:00Z"/>
                <w:color w:val="000000"/>
                <w:sz w:val="20"/>
                <w:szCs w:val="20"/>
                <w:lang w:val="en-US"/>
              </w:rPr>
            </w:pPr>
            <w:ins w:id="2359" w:author="Nick.Tolimieri" w:date="2022-09-06T13:51:00Z">
              <w:r w:rsidRPr="00C97A89">
                <w:rPr>
                  <w:color w:val="000000"/>
                  <w:sz w:val="20"/>
                  <w:szCs w:val="20"/>
                  <w:lang w:val="en-US"/>
                </w:rPr>
                <w:t>2.48</w:t>
              </w:r>
            </w:ins>
          </w:p>
        </w:tc>
      </w:tr>
      <w:tr w:rsidR="00C97A89" w:rsidRPr="00C97A89" w:rsidTr="0048438B">
        <w:tblPrEx>
          <w:tblPrExChange w:id="2360" w:author="Nick.Tolimieri" w:date="2022-09-06T14:24:00Z">
            <w:tblPrEx>
              <w:tblW w:w="10017" w:type="dxa"/>
            </w:tblPrEx>
          </w:tblPrExChange>
        </w:tblPrEx>
        <w:trPr>
          <w:trHeight w:val="255"/>
          <w:ins w:id="2361" w:author="Nick.Tolimieri" w:date="2022-09-06T13:51:00Z"/>
          <w:trPrChange w:id="236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6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4" w:author="Nick.Tolimieri" w:date="2022-09-06T13:51:00Z"/>
                <w:color w:val="000000"/>
                <w:sz w:val="20"/>
                <w:szCs w:val="20"/>
                <w:lang w:val="en-US"/>
              </w:rPr>
            </w:pPr>
            <w:ins w:id="236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7" w:author="Nick.Tolimieri" w:date="2022-09-06T13:51:00Z"/>
                <w:color w:val="000000"/>
                <w:sz w:val="20"/>
                <w:szCs w:val="20"/>
                <w:lang w:val="en-US"/>
              </w:rPr>
            </w:pPr>
            <w:ins w:id="2368"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6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0" w:author="Nick.Tolimieri" w:date="2022-09-06T13:51:00Z"/>
                <w:color w:val="000000"/>
                <w:sz w:val="20"/>
                <w:szCs w:val="20"/>
                <w:lang w:val="en-US"/>
              </w:rPr>
            </w:pPr>
            <w:ins w:id="237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3" w:author="Nick.Tolimieri" w:date="2022-09-06T13:51:00Z"/>
                <w:color w:val="000000"/>
                <w:sz w:val="20"/>
                <w:szCs w:val="20"/>
                <w:lang w:val="en-US"/>
              </w:rPr>
            </w:pPr>
            <w:ins w:id="2374"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6" w:author="Nick.Tolimieri" w:date="2022-09-06T13:51:00Z"/>
                <w:color w:val="000000"/>
                <w:sz w:val="20"/>
                <w:szCs w:val="20"/>
                <w:lang w:val="en-US"/>
              </w:rPr>
            </w:pPr>
            <w:ins w:id="2377"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37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9" w:author="Nick.Tolimieri" w:date="2022-09-06T13:51:00Z"/>
                <w:color w:val="000000"/>
                <w:sz w:val="20"/>
                <w:szCs w:val="20"/>
                <w:lang w:val="en-US"/>
              </w:rPr>
            </w:pPr>
            <w:ins w:id="2380"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2" w:author="Nick.Tolimieri" w:date="2022-09-06T13:51:00Z"/>
                <w:color w:val="000000"/>
                <w:sz w:val="20"/>
                <w:szCs w:val="20"/>
                <w:lang w:val="en-US"/>
              </w:rPr>
            </w:pPr>
            <w:ins w:id="2383"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5" w:author="Nick.Tolimieri" w:date="2022-09-06T13:51:00Z"/>
                <w:color w:val="000000"/>
                <w:sz w:val="20"/>
                <w:szCs w:val="20"/>
                <w:lang w:val="en-US"/>
              </w:rPr>
            </w:pPr>
            <w:ins w:id="2386"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8" w:author="Nick.Tolimieri" w:date="2022-09-06T13:51:00Z"/>
                <w:color w:val="000000"/>
                <w:sz w:val="20"/>
                <w:szCs w:val="20"/>
                <w:lang w:val="en-US"/>
              </w:rPr>
            </w:pPr>
            <w:ins w:id="2389"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1" w:author="Nick.Tolimieri" w:date="2022-09-06T13:51:00Z"/>
                <w:color w:val="000000"/>
                <w:sz w:val="20"/>
                <w:szCs w:val="20"/>
                <w:lang w:val="en-US"/>
              </w:rPr>
            </w:pPr>
            <w:ins w:id="2392"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4" w:author="Nick.Tolimieri" w:date="2022-09-06T13:51:00Z"/>
                <w:color w:val="000000"/>
                <w:sz w:val="20"/>
                <w:szCs w:val="20"/>
                <w:lang w:val="en-US"/>
              </w:rPr>
            </w:pPr>
            <w:ins w:id="2395" w:author="Nick.Tolimieri" w:date="2022-09-06T13:51:00Z">
              <w:r w:rsidRPr="00C97A89">
                <w:rPr>
                  <w:color w:val="000000"/>
                  <w:sz w:val="20"/>
                  <w:szCs w:val="20"/>
                  <w:lang w:val="en-US"/>
                </w:rPr>
                <w:t>2.43</w:t>
              </w:r>
            </w:ins>
          </w:p>
        </w:tc>
      </w:tr>
      <w:tr w:rsidR="00C97A89" w:rsidRPr="00C97A89" w:rsidTr="0048438B">
        <w:tblPrEx>
          <w:tblPrExChange w:id="2396" w:author="Nick.Tolimieri" w:date="2022-09-06T14:24:00Z">
            <w:tblPrEx>
              <w:tblW w:w="10017" w:type="dxa"/>
            </w:tblPrEx>
          </w:tblPrExChange>
        </w:tblPrEx>
        <w:trPr>
          <w:trHeight w:val="255"/>
          <w:ins w:id="2397" w:author="Nick.Tolimieri" w:date="2022-09-06T13:51:00Z"/>
          <w:trPrChange w:id="239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9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0" w:author="Nick.Tolimieri" w:date="2022-09-06T13:51:00Z"/>
                <w:color w:val="000000"/>
                <w:sz w:val="20"/>
                <w:szCs w:val="20"/>
                <w:lang w:val="en-US"/>
              </w:rPr>
            </w:pPr>
            <w:ins w:id="240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3" w:author="Nick.Tolimieri" w:date="2022-09-06T13:51:00Z"/>
                <w:color w:val="000000"/>
                <w:sz w:val="20"/>
                <w:szCs w:val="20"/>
                <w:lang w:val="en-US"/>
              </w:rPr>
            </w:pPr>
            <w:ins w:id="2404"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6" w:author="Nick.Tolimieri" w:date="2022-09-06T13:51:00Z"/>
                <w:color w:val="000000"/>
                <w:sz w:val="20"/>
                <w:szCs w:val="20"/>
                <w:lang w:val="en-US"/>
              </w:rPr>
            </w:pPr>
            <w:ins w:id="2407"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0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9" w:author="Nick.Tolimieri" w:date="2022-09-06T13:51:00Z"/>
                <w:color w:val="000000"/>
                <w:sz w:val="20"/>
                <w:szCs w:val="20"/>
                <w:lang w:val="en-US"/>
              </w:rPr>
            </w:pPr>
            <w:ins w:id="2410"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2" w:author="Nick.Tolimieri" w:date="2022-09-06T13:51:00Z"/>
                <w:color w:val="000000"/>
                <w:sz w:val="20"/>
                <w:szCs w:val="20"/>
                <w:lang w:val="en-US"/>
              </w:rPr>
            </w:pPr>
            <w:ins w:id="2413"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241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5" w:author="Nick.Tolimieri" w:date="2022-09-06T13:51:00Z"/>
                <w:color w:val="000000"/>
                <w:sz w:val="20"/>
                <w:szCs w:val="20"/>
                <w:lang w:val="en-US"/>
              </w:rPr>
            </w:pPr>
            <w:ins w:id="2416"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8" w:author="Nick.Tolimieri" w:date="2022-09-06T13:51:00Z"/>
                <w:color w:val="000000"/>
                <w:sz w:val="20"/>
                <w:szCs w:val="20"/>
                <w:lang w:val="en-US"/>
              </w:rPr>
            </w:pPr>
            <w:ins w:id="241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1" w:author="Nick.Tolimieri" w:date="2022-09-06T13:51:00Z"/>
                <w:color w:val="000000"/>
                <w:sz w:val="20"/>
                <w:szCs w:val="20"/>
                <w:lang w:val="en-US"/>
              </w:rPr>
            </w:pPr>
            <w:ins w:id="2422"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4" w:author="Nick.Tolimieri" w:date="2022-09-06T13:51:00Z"/>
                <w:color w:val="000000"/>
                <w:sz w:val="20"/>
                <w:szCs w:val="20"/>
                <w:lang w:val="en-US"/>
              </w:rPr>
            </w:pPr>
            <w:ins w:id="2425"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7" w:author="Nick.Tolimieri" w:date="2022-09-06T13:51:00Z"/>
                <w:color w:val="000000"/>
                <w:sz w:val="20"/>
                <w:szCs w:val="20"/>
                <w:lang w:val="en-US"/>
              </w:rPr>
            </w:pPr>
            <w:ins w:id="2428"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0" w:author="Nick.Tolimieri" w:date="2022-09-06T13:51:00Z"/>
                <w:color w:val="000000"/>
                <w:sz w:val="20"/>
                <w:szCs w:val="20"/>
                <w:lang w:val="en-US"/>
              </w:rPr>
            </w:pPr>
            <w:ins w:id="2431" w:author="Nick.Tolimieri" w:date="2022-09-06T13:51:00Z">
              <w:r w:rsidRPr="00C97A89">
                <w:rPr>
                  <w:color w:val="000000"/>
                  <w:sz w:val="20"/>
                  <w:szCs w:val="20"/>
                  <w:lang w:val="en-US"/>
                </w:rPr>
                <w:t>2.72</w:t>
              </w:r>
            </w:ins>
          </w:p>
        </w:tc>
      </w:tr>
      <w:tr w:rsidR="00C97A89" w:rsidRPr="00C97A89" w:rsidTr="0048438B">
        <w:tblPrEx>
          <w:tblPrExChange w:id="2432" w:author="Nick.Tolimieri" w:date="2022-09-06T14:24:00Z">
            <w:tblPrEx>
              <w:tblW w:w="10017" w:type="dxa"/>
            </w:tblPrEx>
          </w:tblPrExChange>
        </w:tblPrEx>
        <w:trPr>
          <w:trHeight w:val="255"/>
          <w:ins w:id="2433" w:author="Nick.Tolimieri" w:date="2022-09-06T13:51:00Z"/>
          <w:trPrChange w:id="243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43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6" w:author="Nick.Tolimieri" w:date="2022-09-06T13:51:00Z"/>
                <w:color w:val="000000"/>
                <w:sz w:val="20"/>
                <w:szCs w:val="20"/>
                <w:lang w:val="en-US"/>
              </w:rPr>
            </w:pPr>
            <w:ins w:id="243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3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9" w:author="Nick.Tolimieri" w:date="2022-09-06T13:51:00Z"/>
                <w:color w:val="000000"/>
                <w:sz w:val="20"/>
                <w:szCs w:val="20"/>
                <w:lang w:val="en-US"/>
              </w:rPr>
            </w:pPr>
            <w:ins w:id="2440"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2" w:author="Nick.Tolimieri" w:date="2022-09-06T13:51:00Z"/>
                <w:color w:val="000000"/>
                <w:sz w:val="20"/>
                <w:szCs w:val="20"/>
                <w:lang w:val="en-US"/>
              </w:rPr>
            </w:pPr>
            <w:ins w:id="2443"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5" w:author="Nick.Tolimieri" w:date="2022-09-06T13:51:00Z"/>
                <w:color w:val="000000"/>
                <w:sz w:val="20"/>
                <w:szCs w:val="20"/>
                <w:lang w:val="en-US"/>
              </w:rPr>
            </w:pPr>
            <w:ins w:id="2446"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8" w:author="Nick.Tolimieri" w:date="2022-09-06T13:51:00Z"/>
                <w:color w:val="000000"/>
                <w:sz w:val="20"/>
                <w:szCs w:val="20"/>
                <w:lang w:val="en-US"/>
              </w:rPr>
            </w:pPr>
            <w:ins w:id="2449"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45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1" w:author="Nick.Tolimieri" w:date="2022-09-06T13:51:00Z"/>
                <w:color w:val="000000"/>
                <w:sz w:val="20"/>
                <w:szCs w:val="20"/>
                <w:lang w:val="en-US"/>
              </w:rPr>
            </w:pPr>
            <w:ins w:id="2452"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4" w:author="Nick.Tolimieri" w:date="2022-09-06T13:51:00Z"/>
                <w:color w:val="000000"/>
                <w:sz w:val="20"/>
                <w:szCs w:val="20"/>
                <w:lang w:val="en-US"/>
              </w:rPr>
            </w:pPr>
            <w:ins w:id="2455"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7" w:author="Nick.Tolimieri" w:date="2022-09-06T13:51:00Z"/>
                <w:color w:val="000000"/>
                <w:sz w:val="20"/>
                <w:szCs w:val="20"/>
                <w:lang w:val="en-US"/>
              </w:rPr>
            </w:pPr>
            <w:ins w:id="2458"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0" w:author="Nick.Tolimieri" w:date="2022-09-06T13:51:00Z"/>
                <w:color w:val="000000"/>
                <w:sz w:val="20"/>
                <w:szCs w:val="20"/>
                <w:lang w:val="en-US"/>
              </w:rPr>
            </w:pPr>
            <w:ins w:id="2461"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3" w:author="Nick.Tolimieri" w:date="2022-09-06T13:51:00Z"/>
                <w:color w:val="000000"/>
                <w:sz w:val="20"/>
                <w:szCs w:val="20"/>
                <w:lang w:val="en-US"/>
              </w:rPr>
            </w:pPr>
            <w:ins w:id="2464"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6" w:author="Nick.Tolimieri" w:date="2022-09-06T13:51:00Z"/>
                <w:color w:val="000000"/>
                <w:sz w:val="20"/>
                <w:szCs w:val="20"/>
                <w:lang w:val="en-US"/>
              </w:rPr>
            </w:pPr>
            <w:ins w:id="2467" w:author="Nick.Tolimieri" w:date="2022-09-06T13:51:00Z">
              <w:r w:rsidRPr="00C97A89">
                <w:rPr>
                  <w:color w:val="000000"/>
                  <w:sz w:val="20"/>
                  <w:szCs w:val="20"/>
                  <w:lang w:val="en-US"/>
                </w:rPr>
                <w:t>3.8</w:t>
              </w:r>
            </w:ins>
          </w:p>
        </w:tc>
      </w:tr>
      <w:tr w:rsidR="00C97A89" w:rsidRPr="00C97A89" w:rsidTr="0048438B">
        <w:tblPrEx>
          <w:tblPrExChange w:id="2468" w:author="Nick.Tolimieri" w:date="2022-09-06T14:24:00Z">
            <w:tblPrEx>
              <w:tblW w:w="10017" w:type="dxa"/>
            </w:tblPrEx>
          </w:tblPrExChange>
        </w:tblPrEx>
        <w:trPr>
          <w:trHeight w:val="255"/>
          <w:ins w:id="2469" w:author="Nick.Tolimieri" w:date="2022-09-06T13:51:00Z"/>
          <w:trPrChange w:id="247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47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2" w:author="Nick.Tolimieri" w:date="2022-09-06T13:51:00Z"/>
                <w:color w:val="000000"/>
                <w:sz w:val="20"/>
                <w:szCs w:val="20"/>
                <w:lang w:val="en-US"/>
              </w:rPr>
            </w:pPr>
            <w:ins w:id="247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5" w:author="Nick.Tolimieri" w:date="2022-09-06T13:51:00Z"/>
                <w:color w:val="000000"/>
                <w:sz w:val="20"/>
                <w:szCs w:val="20"/>
                <w:lang w:val="en-US"/>
              </w:rPr>
            </w:pPr>
            <w:ins w:id="2476"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8" w:author="Nick.Tolimieri" w:date="2022-09-06T13:51:00Z"/>
                <w:color w:val="000000"/>
                <w:sz w:val="20"/>
                <w:szCs w:val="20"/>
                <w:lang w:val="en-US"/>
              </w:rPr>
            </w:pPr>
            <w:ins w:id="2479"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1" w:author="Nick.Tolimieri" w:date="2022-09-06T13:51:00Z"/>
                <w:color w:val="000000"/>
                <w:sz w:val="20"/>
                <w:szCs w:val="20"/>
                <w:lang w:val="en-US"/>
              </w:rPr>
            </w:pPr>
            <w:ins w:id="2482"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4" w:author="Nick.Tolimieri" w:date="2022-09-06T13:51:00Z"/>
                <w:color w:val="000000"/>
                <w:sz w:val="20"/>
                <w:szCs w:val="20"/>
                <w:lang w:val="en-US"/>
              </w:rPr>
            </w:pPr>
            <w:ins w:id="2485"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48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7" w:author="Nick.Tolimieri" w:date="2022-09-06T13:51:00Z"/>
                <w:color w:val="000000"/>
                <w:sz w:val="20"/>
                <w:szCs w:val="20"/>
                <w:lang w:val="en-US"/>
              </w:rPr>
            </w:pPr>
            <w:ins w:id="2488"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8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0" w:author="Nick.Tolimieri" w:date="2022-09-06T13:51:00Z"/>
                <w:color w:val="000000"/>
                <w:sz w:val="20"/>
                <w:szCs w:val="20"/>
                <w:lang w:val="en-US"/>
              </w:rPr>
            </w:pPr>
            <w:ins w:id="2491"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3" w:author="Nick.Tolimieri" w:date="2022-09-06T13:51:00Z"/>
                <w:color w:val="000000"/>
                <w:sz w:val="20"/>
                <w:szCs w:val="20"/>
                <w:lang w:val="en-US"/>
              </w:rPr>
            </w:pPr>
            <w:ins w:id="2494"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6" w:author="Nick.Tolimieri" w:date="2022-09-06T13:51:00Z"/>
                <w:color w:val="000000"/>
                <w:sz w:val="20"/>
                <w:szCs w:val="20"/>
                <w:lang w:val="en-US"/>
              </w:rPr>
            </w:pPr>
            <w:ins w:id="2497"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4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9" w:author="Nick.Tolimieri" w:date="2022-09-06T13:51:00Z"/>
                <w:color w:val="000000"/>
                <w:sz w:val="20"/>
                <w:szCs w:val="20"/>
                <w:lang w:val="en-US"/>
              </w:rPr>
            </w:pPr>
            <w:ins w:id="2500"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2" w:author="Nick.Tolimieri" w:date="2022-09-06T13:51:00Z"/>
                <w:color w:val="000000"/>
                <w:sz w:val="20"/>
                <w:szCs w:val="20"/>
                <w:lang w:val="en-US"/>
              </w:rPr>
            </w:pPr>
            <w:ins w:id="2503" w:author="Nick.Tolimieri" w:date="2022-09-06T13:51:00Z">
              <w:r w:rsidRPr="00C97A89">
                <w:rPr>
                  <w:color w:val="000000"/>
                  <w:sz w:val="20"/>
                  <w:szCs w:val="20"/>
                  <w:lang w:val="en-US"/>
                </w:rPr>
                <w:t>4.04</w:t>
              </w:r>
            </w:ins>
          </w:p>
        </w:tc>
      </w:tr>
      <w:tr w:rsidR="00C97A89" w:rsidRPr="00C97A89" w:rsidTr="0048438B">
        <w:tblPrEx>
          <w:tblPrExChange w:id="2504" w:author="Nick.Tolimieri" w:date="2022-09-06T14:24:00Z">
            <w:tblPrEx>
              <w:tblW w:w="10017" w:type="dxa"/>
            </w:tblPrEx>
          </w:tblPrExChange>
        </w:tblPrEx>
        <w:trPr>
          <w:trHeight w:val="255"/>
          <w:ins w:id="2505" w:author="Nick.Tolimieri" w:date="2022-09-06T13:51:00Z"/>
          <w:trPrChange w:id="250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0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08" w:author="Nick.Tolimieri" w:date="2022-09-06T13:51:00Z"/>
                <w:color w:val="000000"/>
                <w:sz w:val="20"/>
                <w:szCs w:val="20"/>
                <w:lang w:val="en-US"/>
              </w:rPr>
            </w:pPr>
            <w:ins w:id="250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1" w:author="Nick.Tolimieri" w:date="2022-09-06T13:51:00Z"/>
                <w:color w:val="000000"/>
                <w:sz w:val="20"/>
                <w:szCs w:val="20"/>
                <w:lang w:val="en-US"/>
              </w:rPr>
            </w:pPr>
            <w:ins w:id="2512"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4" w:author="Nick.Tolimieri" w:date="2022-09-06T13:51:00Z"/>
                <w:color w:val="000000"/>
                <w:sz w:val="20"/>
                <w:szCs w:val="20"/>
                <w:lang w:val="en-US"/>
              </w:rPr>
            </w:pPr>
            <w:ins w:id="2515"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7" w:author="Nick.Tolimieri" w:date="2022-09-06T13:51:00Z"/>
                <w:color w:val="000000"/>
                <w:sz w:val="20"/>
                <w:szCs w:val="20"/>
                <w:lang w:val="en-US"/>
              </w:rPr>
            </w:pPr>
            <w:ins w:id="2518"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1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0" w:author="Nick.Tolimieri" w:date="2022-09-06T13:51:00Z"/>
                <w:color w:val="000000"/>
                <w:sz w:val="20"/>
                <w:szCs w:val="20"/>
                <w:lang w:val="en-US"/>
              </w:rPr>
            </w:pPr>
            <w:ins w:id="252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52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3" w:author="Nick.Tolimieri" w:date="2022-09-06T13:51:00Z"/>
                <w:color w:val="000000"/>
                <w:sz w:val="20"/>
                <w:szCs w:val="20"/>
                <w:lang w:val="en-US"/>
              </w:rPr>
            </w:pPr>
            <w:ins w:id="2524"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6" w:author="Nick.Tolimieri" w:date="2022-09-06T13:51:00Z"/>
                <w:color w:val="000000"/>
                <w:sz w:val="20"/>
                <w:szCs w:val="20"/>
                <w:lang w:val="en-US"/>
              </w:rPr>
            </w:pPr>
            <w:ins w:id="2527"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2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9" w:author="Nick.Tolimieri" w:date="2022-09-06T13:51:00Z"/>
                <w:color w:val="000000"/>
                <w:sz w:val="20"/>
                <w:szCs w:val="20"/>
                <w:lang w:val="en-US"/>
              </w:rPr>
            </w:pPr>
            <w:ins w:id="2530"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2" w:author="Nick.Tolimieri" w:date="2022-09-06T13:51:00Z"/>
                <w:color w:val="000000"/>
                <w:sz w:val="20"/>
                <w:szCs w:val="20"/>
                <w:lang w:val="en-US"/>
              </w:rPr>
            </w:pPr>
            <w:ins w:id="2533"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5" w:author="Nick.Tolimieri" w:date="2022-09-06T13:51:00Z"/>
                <w:color w:val="000000"/>
                <w:sz w:val="20"/>
                <w:szCs w:val="20"/>
                <w:lang w:val="en-US"/>
              </w:rPr>
            </w:pPr>
            <w:ins w:id="2536"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8" w:author="Nick.Tolimieri" w:date="2022-09-06T13:51:00Z"/>
                <w:color w:val="000000"/>
                <w:sz w:val="20"/>
                <w:szCs w:val="20"/>
                <w:lang w:val="en-US"/>
              </w:rPr>
            </w:pPr>
            <w:ins w:id="2539" w:author="Nick.Tolimieri" w:date="2022-09-06T13:51:00Z">
              <w:r w:rsidRPr="00C97A89">
                <w:rPr>
                  <w:color w:val="000000"/>
                  <w:sz w:val="20"/>
                  <w:szCs w:val="20"/>
                  <w:lang w:val="en-US"/>
                </w:rPr>
                <w:t>1.61</w:t>
              </w:r>
            </w:ins>
          </w:p>
        </w:tc>
      </w:tr>
      <w:tr w:rsidR="00C97A89" w:rsidRPr="00C97A89" w:rsidTr="0048438B">
        <w:tblPrEx>
          <w:tblPrExChange w:id="2540" w:author="Nick.Tolimieri" w:date="2022-09-06T14:24:00Z">
            <w:tblPrEx>
              <w:tblW w:w="10017" w:type="dxa"/>
            </w:tblPrEx>
          </w:tblPrExChange>
        </w:tblPrEx>
        <w:trPr>
          <w:trHeight w:val="255"/>
          <w:ins w:id="2541" w:author="Nick.Tolimieri" w:date="2022-09-06T13:51:00Z"/>
          <w:trPrChange w:id="254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4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4" w:author="Nick.Tolimieri" w:date="2022-09-06T13:51:00Z"/>
                <w:color w:val="000000"/>
                <w:sz w:val="20"/>
                <w:szCs w:val="20"/>
                <w:lang w:val="en-US"/>
              </w:rPr>
            </w:pPr>
            <w:ins w:id="254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7" w:author="Nick.Tolimieri" w:date="2022-09-06T13:51:00Z"/>
                <w:color w:val="000000"/>
                <w:sz w:val="20"/>
                <w:szCs w:val="20"/>
                <w:lang w:val="en-US"/>
              </w:rPr>
            </w:pPr>
            <w:ins w:id="2548"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4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0" w:author="Nick.Tolimieri" w:date="2022-09-06T13:51:00Z"/>
                <w:color w:val="000000"/>
                <w:sz w:val="20"/>
                <w:szCs w:val="20"/>
                <w:lang w:val="en-US"/>
              </w:rPr>
            </w:pPr>
            <w:ins w:id="255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3" w:author="Nick.Tolimieri" w:date="2022-09-06T13:51:00Z"/>
                <w:color w:val="000000"/>
                <w:sz w:val="20"/>
                <w:szCs w:val="20"/>
                <w:lang w:val="en-US"/>
              </w:rPr>
            </w:pPr>
            <w:ins w:id="25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6" w:author="Nick.Tolimieri" w:date="2022-09-06T13:51:00Z"/>
                <w:color w:val="000000"/>
                <w:sz w:val="20"/>
                <w:szCs w:val="20"/>
                <w:lang w:val="en-US"/>
              </w:rPr>
            </w:pPr>
            <w:ins w:id="255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55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9" w:author="Nick.Tolimieri" w:date="2022-09-06T13:51:00Z"/>
                <w:color w:val="000000"/>
                <w:sz w:val="20"/>
                <w:szCs w:val="20"/>
                <w:lang w:val="en-US"/>
              </w:rPr>
            </w:pPr>
            <w:ins w:id="25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2" w:author="Nick.Tolimieri" w:date="2022-09-06T13:51:00Z"/>
                <w:color w:val="000000"/>
                <w:sz w:val="20"/>
                <w:szCs w:val="20"/>
                <w:lang w:val="en-US"/>
              </w:rPr>
            </w:pPr>
            <w:ins w:id="25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5" w:author="Nick.Tolimieri" w:date="2022-09-06T13:51:00Z"/>
                <w:color w:val="000000"/>
                <w:sz w:val="20"/>
                <w:szCs w:val="20"/>
                <w:lang w:val="en-US"/>
              </w:rPr>
            </w:pPr>
            <w:ins w:id="25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8" w:author="Nick.Tolimieri" w:date="2022-09-06T13:51:00Z"/>
                <w:color w:val="000000"/>
                <w:sz w:val="20"/>
                <w:szCs w:val="20"/>
                <w:lang w:val="en-US"/>
              </w:rPr>
            </w:pPr>
            <w:ins w:id="25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1" w:author="Nick.Tolimieri" w:date="2022-09-06T13:51:00Z"/>
                <w:color w:val="000000"/>
                <w:sz w:val="20"/>
                <w:szCs w:val="20"/>
                <w:lang w:val="en-US"/>
              </w:rPr>
            </w:pPr>
            <w:ins w:id="25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4" w:author="Nick.Tolimieri" w:date="2022-09-06T13:51:00Z"/>
                <w:color w:val="000000"/>
                <w:sz w:val="20"/>
                <w:szCs w:val="20"/>
                <w:lang w:val="en-US"/>
              </w:rPr>
            </w:pPr>
            <w:ins w:id="2575" w:author="Nick.Tolimieri" w:date="2022-09-06T13:51:00Z">
              <w:r w:rsidRPr="00C97A89">
                <w:rPr>
                  <w:color w:val="000000"/>
                  <w:sz w:val="20"/>
                  <w:szCs w:val="20"/>
                  <w:lang w:val="en-US"/>
                </w:rPr>
                <w:t>-</w:t>
              </w:r>
            </w:ins>
          </w:p>
        </w:tc>
      </w:tr>
      <w:tr w:rsidR="00C97A89" w:rsidRPr="00C97A89" w:rsidTr="0048438B">
        <w:tblPrEx>
          <w:tblPrExChange w:id="2576" w:author="Nick.Tolimieri" w:date="2022-09-06T14:24:00Z">
            <w:tblPrEx>
              <w:tblW w:w="10017" w:type="dxa"/>
            </w:tblPrEx>
          </w:tblPrExChange>
        </w:tblPrEx>
        <w:trPr>
          <w:trHeight w:val="255"/>
          <w:ins w:id="2577" w:author="Nick.Tolimieri" w:date="2022-09-06T13:51:00Z"/>
          <w:trPrChange w:id="257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7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0" w:author="Nick.Tolimieri" w:date="2022-09-06T13:51:00Z"/>
                <w:color w:val="000000"/>
                <w:sz w:val="20"/>
                <w:szCs w:val="20"/>
                <w:lang w:val="en-US"/>
              </w:rPr>
            </w:pPr>
            <w:ins w:id="258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3" w:author="Nick.Tolimieri" w:date="2022-09-06T13:51:00Z"/>
                <w:color w:val="000000"/>
                <w:sz w:val="20"/>
                <w:szCs w:val="20"/>
                <w:lang w:val="en-US"/>
              </w:rPr>
            </w:pPr>
            <w:ins w:id="2584"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6" w:author="Nick.Tolimieri" w:date="2022-09-06T13:51:00Z"/>
                <w:color w:val="000000"/>
                <w:sz w:val="20"/>
                <w:szCs w:val="20"/>
                <w:lang w:val="en-US"/>
              </w:rPr>
            </w:pPr>
            <w:ins w:id="2587"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8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9" w:author="Nick.Tolimieri" w:date="2022-09-06T13:51:00Z"/>
                <w:color w:val="000000"/>
                <w:sz w:val="20"/>
                <w:szCs w:val="20"/>
                <w:lang w:val="en-US"/>
              </w:rPr>
            </w:pPr>
            <w:ins w:id="2590"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2" w:author="Nick.Tolimieri" w:date="2022-09-06T13:51:00Z"/>
                <w:color w:val="000000"/>
                <w:sz w:val="20"/>
                <w:szCs w:val="20"/>
                <w:lang w:val="en-US"/>
              </w:rPr>
            </w:pPr>
            <w:ins w:id="2593"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259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5" w:author="Nick.Tolimieri" w:date="2022-09-06T13:51:00Z"/>
                <w:color w:val="000000"/>
                <w:sz w:val="20"/>
                <w:szCs w:val="20"/>
                <w:lang w:val="en-US"/>
              </w:rPr>
            </w:pPr>
            <w:ins w:id="2596"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8" w:author="Nick.Tolimieri" w:date="2022-09-06T13:51:00Z"/>
                <w:color w:val="000000"/>
                <w:sz w:val="20"/>
                <w:szCs w:val="20"/>
                <w:lang w:val="en-US"/>
              </w:rPr>
            </w:pPr>
            <w:ins w:id="2599"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1" w:author="Nick.Tolimieri" w:date="2022-09-06T13:51:00Z"/>
                <w:color w:val="000000"/>
                <w:sz w:val="20"/>
                <w:szCs w:val="20"/>
                <w:lang w:val="en-US"/>
              </w:rPr>
            </w:pPr>
            <w:ins w:id="2602"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4" w:author="Nick.Tolimieri" w:date="2022-09-06T13:51:00Z"/>
                <w:color w:val="000000"/>
                <w:sz w:val="20"/>
                <w:szCs w:val="20"/>
                <w:lang w:val="en-US"/>
              </w:rPr>
            </w:pPr>
            <w:ins w:id="2605"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7" w:author="Nick.Tolimieri" w:date="2022-09-06T13:51:00Z"/>
                <w:color w:val="000000"/>
                <w:sz w:val="20"/>
                <w:szCs w:val="20"/>
                <w:lang w:val="en-US"/>
              </w:rPr>
            </w:pPr>
            <w:ins w:id="2608"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0" w:author="Nick.Tolimieri" w:date="2022-09-06T13:51:00Z"/>
                <w:color w:val="000000"/>
                <w:sz w:val="20"/>
                <w:szCs w:val="20"/>
                <w:lang w:val="en-US"/>
              </w:rPr>
            </w:pPr>
            <w:ins w:id="2611" w:author="Nick.Tolimieri" w:date="2022-09-06T13:51:00Z">
              <w:r w:rsidRPr="00C97A89">
                <w:rPr>
                  <w:color w:val="000000"/>
                  <w:sz w:val="20"/>
                  <w:szCs w:val="20"/>
                  <w:lang w:val="en-US"/>
                </w:rPr>
                <w:t>4.12</w:t>
              </w:r>
            </w:ins>
          </w:p>
        </w:tc>
      </w:tr>
      <w:tr w:rsidR="00C97A89" w:rsidRPr="00C97A89" w:rsidTr="0048438B">
        <w:tblPrEx>
          <w:tblPrExChange w:id="2612" w:author="Nick.Tolimieri" w:date="2022-09-06T14:24:00Z">
            <w:tblPrEx>
              <w:tblW w:w="10017" w:type="dxa"/>
            </w:tblPrEx>
          </w:tblPrExChange>
        </w:tblPrEx>
        <w:trPr>
          <w:trHeight w:val="255"/>
          <w:ins w:id="2613" w:author="Nick.Tolimieri" w:date="2022-09-06T13:51:00Z"/>
          <w:trPrChange w:id="261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1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6" w:author="Nick.Tolimieri" w:date="2022-09-06T13:51:00Z"/>
                <w:color w:val="000000"/>
                <w:sz w:val="20"/>
                <w:szCs w:val="20"/>
                <w:lang w:val="en-US"/>
              </w:rPr>
            </w:pPr>
            <w:ins w:id="261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1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9" w:author="Nick.Tolimieri" w:date="2022-09-06T13:51:00Z"/>
                <w:color w:val="000000"/>
                <w:sz w:val="20"/>
                <w:szCs w:val="20"/>
                <w:lang w:val="en-US"/>
              </w:rPr>
            </w:pPr>
            <w:ins w:id="2620"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2" w:author="Nick.Tolimieri" w:date="2022-09-06T13:51:00Z"/>
                <w:color w:val="000000"/>
                <w:sz w:val="20"/>
                <w:szCs w:val="20"/>
                <w:lang w:val="en-US"/>
              </w:rPr>
            </w:pPr>
            <w:ins w:id="2623"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5" w:author="Nick.Tolimieri" w:date="2022-09-06T13:51:00Z"/>
                <w:color w:val="000000"/>
                <w:sz w:val="20"/>
                <w:szCs w:val="20"/>
                <w:lang w:val="en-US"/>
              </w:rPr>
            </w:pPr>
            <w:ins w:id="2626"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8" w:author="Nick.Tolimieri" w:date="2022-09-06T13:51:00Z"/>
                <w:color w:val="000000"/>
                <w:sz w:val="20"/>
                <w:szCs w:val="20"/>
                <w:lang w:val="en-US"/>
              </w:rPr>
            </w:pPr>
            <w:ins w:id="2629"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263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1" w:author="Nick.Tolimieri" w:date="2022-09-06T13:51:00Z"/>
                <w:color w:val="000000"/>
                <w:sz w:val="20"/>
                <w:szCs w:val="20"/>
                <w:lang w:val="en-US"/>
              </w:rPr>
            </w:pPr>
            <w:ins w:id="2632"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4" w:author="Nick.Tolimieri" w:date="2022-09-06T13:51:00Z"/>
                <w:color w:val="000000"/>
                <w:sz w:val="20"/>
                <w:szCs w:val="20"/>
                <w:lang w:val="en-US"/>
              </w:rPr>
            </w:pPr>
            <w:ins w:id="263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7" w:author="Nick.Tolimieri" w:date="2022-09-06T13:51:00Z"/>
                <w:color w:val="000000"/>
                <w:sz w:val="20"/>
                <w:szCs w:val="20"/>
                <w:lang w:val="en-US"/>
              </w:rPr>
            </w:pPr>
            <w:ins w:id="2638"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0" w:author="Nick.Tolimieri" w:date="2022-09-06T13:51:00Z"/>
                <w:color w:val="000000"/>
                <w:sz w:val="20"/>
                <w:szCs w:val="20"/>
                <w:lang w:val="en-US"/>
              </w:rPr>
            </w:pPr>
            <w:ins w:id="2641"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3" w:author="Nick.Tolimieri" w:date="2022-09-06T13:51:00Z"/>
                <w:color w:val="000000"/>
                <w:sz w:val="20"/>
                <w:szCs w:val="20"/>
                <w:lang w:val="en-US"/>
              </w:rPr>
            </w:pPr>
            <w:ins w:id="2644"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6" w:author="Nick.Tolimieri" w:date="2022-09-06T13:51:00Z"/>
                <w:color w:val="000000"/>
                <w:sz w:val="20"/>
                <w:szCs w:val="20"/>
                <w:lang w:val="en-US"/>
              </w:rPr>
            </w:pPr>
            <w:ins w:id="2647" w:author="Nick.Tolimieri" w:date="2022-09-06T13:51:00Z">
              <w:r w:rsidRPr="00C97A89">
                <w:rPr>
                  <w:color w:val="000000"/>
                  <w:sz w:val="20"/>
                  <w:szCs w:val="20"/>
                  <w:lang w:val="en-US"/>
                </w:rPr>
                <w:t>3.07</w:t>
              </w:r>
            </w:ins>
          </w:p>
        </w:tc>
      </w:tr>
      <w:tr w:rsidR="00C97A89" w:rsidRPr="00C97A89" w:rsidTr="0048438B">
        <w:tblPrEx>
          <w:tblPrExChange w:id="2648" w:author="Nick.Tolimieri" w:date="2022-09-06T14:24:00Z">
            <w:tblPrEx>
              <w:tblW w:w="10017" w:type="dxa"/>
            </w:tblPrEx>
          </w:tblPrExChange>
        </w:tblPrEx>
        <w:trPr>
          <w:trHeight w:val="255"/>
          <w:ins w:id="2649" w:author="Nick.Tolimieri" w:date="2022-09-06T13:51:00Z"/>
          <w:trPrChange w:id="265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5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2" w:author="Nick.Tolimieri" w:date="2022-09-06T13:51:00Z"/>
                <w:color w:val="000000"/>
                <w:sz w:val="20"/>
                <w:szCs w:val="20"/>
                <w:lang w:val="en-US"/>
              </w:rPr>
            </w:pPr>
            <w:ins w:id="265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5" w:author="Nick.Tolimieri" w:date="2022-09-06T13:51:00Z"/>
                <w:color w:val="000000"/>
                <w:sz w:val="20"/>
                <w:szCs w:val="20"/>
                <w:lang w:val="en-US"/>
              </w:rPr>
            </w:pPr>
            <w:ins w:id="2656"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8" w:author="Nick.Tolimieri" w:date="2022-09-06T13:51:00Z"/>
                <w:color w:val="000000"/>
                <w:sz w:val="20"/>
                <w:szCs w:val="20"/>
                <w:lang w:val="en-US"/>
              </w:rPr>
            </w:pPr>
            <w:ins w:id="2659"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1" w:author="Nick.Tolimieri" w:date="2022-09-06T13:51:00Z"/>
                <w:color w:val="000000"/>
                <w:sz w:val="20"/>
                <w:szCs w:val="20"/>
                <w:lang w:val="en-US"/>
              </w:rPr>
            </w:pPr>
            <w:ins w:id="266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4" w:author="Nick.Tolimieri" w:date="2022-09-06T13:51:00Z"/>
                <w:color w:val="000000"/>
                <w:sz w:val="20"/>
                <w:szCs w:val="20"/>
                <w:lang w:val="en-US"/>
              </w:rPr>
            </w:pPr>
            <w:ins w:id="2665"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66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7" w:author="Nick.Tolimieri" w:date="2022-09-06T13:51:00Z"/>
                <w:color w:val="000000"/>
                <w:sz w:val="20"/>
                <w:szCs w:val="20"/>
                <w:lang w:val="en-US"/>
              </w:rPr>
            </w:pPr>
            <w:ins w:id="266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6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0" w:author="Nick.Tolimieri" w:date="2022-09-06T13:51:00Z"/>
                <w:color w:val="000000"/>
                <w:sz w:val="20"/>
                <w:szCs w:val="20"/>
                <w:lang w:val="en-US"/>
              </w:rPr>
            </w:pPr>
            <w:ins w:id="267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3" w:author="Nick.Tolimieri" w:date="2022-09-06T13:51:00Z"/>
                <w:color w:val="000000"/>
                <w:sz w:val="20"/>
                <w:szCs w:val="20"/>
                <w:lang w:val="en-US"/>
              </w:rPr>
            </w:pPr>
            <w:ins w:id="267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6" w:author="Nick.Tolimieri" w:date="2022-09-06T13:51:00Z"/>
                <w:color w:val="000000"/>
                <w:sz w:val="20"/>
                <w:szCs w:val="20"/>
                <w:lang w:val="en-US"/>
              </w:rPr>
            </w:pPr>
            <w:ins w:id="26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9" w:author="Nick.Tolimieri" w:date="2022-09-06T13:51:00Z"/>
                <w:color w:val="000000"/>
                <w:sz w:val="20"/>
                <w:szCs w:val="20"/>
                <w:lang w:val="en-US"/>
              </w:rPr>
            </w:pPr>
            <w:ins w:id="26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2" w:author="Nick.Tolimieri" w:date="2022-09-06T13:51:00Z"/>
                <w:color w:val="000000"/>
                <w:sz w:val="20"/>
                <w:szCs w:val="20"/>
                <w:lang w:val="en-US"/>
              </w:rPr>
            </w:pPr>
            <w:ins w:id="2683" w:author="Nick.Tolimieri" w:date="2022-09-06T13:51:00Z">
              <w:r w:rsidRPr="00C97A89">
                <w:rPr>
                  <w:color w:val="000000"/>
                  <w:sz w:val="20"/>
                  <w:szCs w:val="20"/>
                  <w:lang w:val="en-US"/>
                </w:rPr>
                <w:t>-</w:t>
              </w:r>
            </w:ins>
          </w:p>
        </w:tc>
      </w:tr>
      <w:tr w:rsidR="00C97A89" w:rsidRPr="00C97A89" w:rsidTr="0048438B">
        <w:tblPrEx>
          <w:tblPrExChange w:id="2684" w:author="Nick.Tolimieri" w:date="2022-09-06T14:24:00Z">
            <w:tblPrEx>
              <w:tblW w:w="10017" w:type="dxa"/>
            </w:tblPrEx>
          </w:tblPrExChange>
        </w:tblPrEx>
        <w:trPr>
          <w:trHeight w:val="255"/>
          <w:ins w:id="2685" w:author="Nick.Tolimieri" w:date="2022-09-06T13:51:00Z"/>
          <w:trPrChange w:id="268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8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8" w:author="Nick.Tolimieri" w:date="2022-09-06T13:51:00Z"/>
                <w:color w:val="000000"/>
                <w:sz w:val="20"/>
                <w:szCs w:val="20"/>
                <w:lang w:val="en-US"/>
              </w:rPr>
            </w:pPr>
            <w:ins w:id="268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1" w:author="Nick.Tolimieri" w:date="2022-09-06T13:51:00Z"/>
                <w:color w:val="000000"/>
                <w:sz w:val="20"/>
                <w:szCs w:val="20"/>
                <w:lang w:val="en-US"/>
              </w:rPr>
            </w:pPr>
            <w:ins w:id="2692"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4" w:author="Nick.Tolimieri" w:date="2022-09-06T13:51:00Z"/>
                <w:color w:val="000000"/>
                <w:sz w:val="20"/>
                <w:szCs w:val="20"/>
                <w:lang w:val="en-US"/>
              </w:rPr>
            </w:pPr>
            <w:ins w:id="26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7" w:author="Nick.Tolimieri" w:date="2022-09-06T13:51:00Z"/>
                <w:color w:val="000000"/>
                <w:sz w:val="20"/>
                <w:szCs w:val="20"/>
                <w:lang w:val="en-US"/>
              </w:rPr>
            </w:pPr>
            <w:ins w:id="269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9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0" w:author="Nick.Tolimieri" w:date="2022-09-06T13:51:00Z"/>
                <w:color w:val="000000"/>
                <w:sz w:val="20"/>
                <w:szCs w:val="20"/>
                <w:lang w:val="en-US"/>
              </w:rPr>
            </w:pPr>
            <w:ins w:id="2701"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70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3" w:author="Nick.Tolimieri" w:date="2022-09-06T13:51:00Z"/>
                <w:color w:val="000000"/>
                <w:sz w:val="20"/>
                <w:szCs w:val="20"/>
                <w:lang w:val="en-US"/>
              </w:rPr>
            </w:pPr>
            <w:ins w:id="270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6" w:author="Nick.Tolimieri" w:date="2022-09-06T13:51:00Z"/>
                <w:color w:val="000000"/>
                <w:sz w:val="20"/>
                <w:szCs w:val="20"/>
                <w:lang w:val="en-US"/>
              </w:rPr>
            </w:pPr>
            <w:ins w:id="270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0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9" w:author="Nick.Tolimieri" w:date="2022-09-06T13:51:00Z"/>
                <w:color w:val="000000"/>
                <w:sz w:val="20"/>
                <w:szCs w:val="20"/>
                <w:lang w:val="en-US"/>
              </w:rPr>
            </w:pPr>
            <w:ins w:id="271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2" w:author="Nick.Tolimieri" w:date="2022-09-06T13:51:00Z"/>
                <w:color w:val="000000"/>
                <w:sz w:val="20"/>
                <w:szCs w:val="20"/>
                <w:lang w:val="en-US"/>
              </w:rPr>
            </w:pPr>
            <w:ins w:id="27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5" w:author="Nick.Tolimieri" w:date="2022-09-06T13:51:00Z"/>
                <w:color w:val="000000"/>
                <w:sz w:val="20"/>
                <w:szCs w:val="20"/>
                <w:lang w:val="en-US"/>
              </w:rPr>
            </w:pPr>
            <w:ins w:id="27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8" w:author="Nick.Tolimieri" w:date="2022-09-06T13:51:00Z"/>
                <w:color w:val="000000"/>
                <w:sz w:val="20"/>
                <w:szCs w:val="20"/>
                <w:lang w:val="en-US"/>
              </w:rPr>
            </w:pPr>
            <w:ins w:id="2719" w:author="Nick.Tolimieri" w:date="2022-09-06T13:51:00Z">
              <w:r w:rsidRPr="00C97A89">
                <w:rPr>
                  <w:color w:val="000000"/>
                  <w:sz w:val="20"/>
                  <w:szCs w:val="20"/>
                  <w:lang w:val="en-US"/>
                </w:rPr>
                <w:t>-</w:t>
              </w:r>
            </w:ins>
          </w:p>
        </w:tc>
      </w:tr>
      <w:tr w:rsidR="00C97A89" w:rsidRPr="00C97A89" w:rsidTr="0048438B">
        <w:tblPrEx>
          <w:tblPrExChange w:id="2720" w:author="Nick.Tolimieri" w:date="2022-09-06T14:24:00Z">
            <w:tblPrEx>
              <w:tblW w:w="10017" w:type="dxa"/>
            </w:tblPrEx>
          </w:tblPrExChange>
        </w:tblPrEx>
        <w:trPr>
          <w:trHeight w:val="255"/>
          <w:ins w:id="2721" w:author="Nick.Tolimieri" w:date="2022-09-06T13:51:00Z"/>
          <w:trPrChange w:id="272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2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4" w:author="Nick.Tolimieri" w:date="2022-09-06T13:51:00Z"/>
                <w:color w:val="000000"/>
                <w:sz w:val="20"/>
                <w:szCs w:val="20"/>
                <w:lang w:val="en-US"/>
              </w:rPr>
            </w:pPr>
            <w:ins w:id="272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7" w:author="Nick.Tolimieri" w:date="2022-09-06T13:51:00Z"/>
                <w:color w:val="000000"/>
                <w:sz w:val="20"/>
                <w:szCs w:val="20"/>
                <w:lang w:val="en-US"/>
              </w:rPr>
            </w:pPr>
            <w:ins w:id="2728"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2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0" w:author="Nick.Tolimieri" w:date="2022-09-06T13:51:00Z"/>
                <w:color w:val="000000"/>
                <w:sz w:val="20"/>
                <w:szCs w:val="20"/>
                <w:lang w:val="en-US"/>
              </w:rPr>
            </w:pPr>
            <w:ins w:id="273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3" w:author="Nick.Tolimieri" w:date="2022-09-06T13:51:00Z"/>
                <w:color w:val="000000"/>
                <w:sz w:val="20"/>
                <w:szCs w:val="20"/>
                <w:lang w:val="en-US"/>
              </w:rPr>
            </w:pPr>
            <w:ins w:id="27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6" w:author="Nick.Tolimieri" w:date="2022-09-06T13:51:00Z"/>
                <w:color w:val="000000"/>
                <w:sz w:val="20"/>
                <w:szCs w:val="20"/>
                <w:lang w:val="en-US"/>
              </w:rPr>
            </w:pPr>
            <w:ins w:id="273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73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9" w:author="Nick.Tolimieri" w:date="2022-09-06T13:51:00Z"/>
                <w:color w:val="000000"/>
                <w:sz w:val="20"/>
                <w:szCs w:val="20"/>
                <w:lang w:val="en-US"/>
              </w:rPr>
            </w:pPr>
            <w:ins w:id="27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2" w:author="Nick.Tolimieri" w:date="2022-09-06T13:51:00Z"/>
                <w:color w:val="000000"/>
                <w:sz w:val="20"/>
                <w:szCs w:val="20"/>
                <w:lang w:val="en-US"/>
              </w:rPr>
            </w:pPr>
            <w:ins w:id="27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5" w:author="Nick.Tolimieri" w:date="2022-09-06T13:51:00Z"/>
                <w:color w:val="000000"/>
                <w:sz w:val="20"/>
                <w:szCs w:val="20"/>
                <w:lang w:val="en-US"/>
              </w:rPr>
            </w:pPr>
            <w:ins w:id="27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8" w:author="Nick.Tolimieri" w:date="2022-09-06T13:51:00Z"/>
                <w:color w:val="000000"/>
                <w:sz w:val="20"/>
                <w:szCs w:val="20"/>
                <w:lang w:val="en-US"/>
              </w:rPr>
            </w:pPr>
            <w:ins w:id="27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1" w:author="Nick.Tolimieri" w:date="2022-09-06T13:51:00Z"/>
                <w:color w:val="000000"/>
                <w:sz w:val="20"/>
                <w:szCs w:val="20"/>
                <w:lang w:val="en-US"/>
              </w:rPr>
            </w:pPr>
            <w:ins w:id="27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4" w:author="Nick.Tolimieri" w:date="2022-09-06T13:51:00Z"/>
                <w:color w:val="000000"/>
                <w:sz w:val="20"/>
                <w:szCs w:val="20"/>
                <w:lang w:val="en-US"/>
              </w:rPr>
            </w:pPr>
            <w:ins w:id="2755" w:author="Nick.Tolimieri" w:date="2022-09-06T13:51:00Z">
              <w:r w:rsidRPr="00C97A89">
                <w:rPr>
                  <w:color w:val="000000"/>
                  <w:sz w:val="20"/>
                  <w:szCs w:val="20"/>
                  <w:lang w:val="en-US"/>
                </w:rPr>
                <w:t>-</w:t>
              </w:r>
            </w:ins>
          </w:p>
        </w:tc>
      </w:tr>
      <w:tr w:rsidR="00C97A89" w:rsidRPr="00C97A89" w:rsidTr="0048438B">
        <w:tblPrEx>
          <w:tblPrExChange w:id="2756" w:author="Nick.Tolimieri" w:date="2022-09-06T14:24:00Z">
            <w:tblPrEx>
              <w:tblW w:w="10017" w:type="dxa"/>
            </w:tblPrEx>
          </w:tblPrExChange>
        </w:tblPrEx>
        <w:trPr>
          <w:trHeight w:val="255"/>
          <w:ins w:id="2757" w:author="Nick.Tolimieri" w:date="2022-09-06T13:51:00Z"/>
          <w:trPrChange w:id="275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5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0" w:author="Nick.Tolimieri" w:date="2022-09-06T13:51:00Z"/>
                <w:color w:val="000000"/>
                <w:sz w:val="20"/>
                <w:szCs w:val="20"/>
                <w:lang w:val="en-US"/>
              </w:rPr>
            </w:pPr>
            <w:ins w:id="276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3" w:author="Nick.Tolimieri" w:date="2022-09-06T13:51:00Z"/>
                <w:color w:val="000000"/>
                <w:sz w:val="20"/>
                <w:szCs w:val="20"/>
                <w:lang w:val="en-US"/>
              </w:rPr>
            </w:pPr>
            <w:ins w:id="2764"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6" w:author="Nick.Tolimieri" w:date="2022-09-06T13:51:00Z"/>
                <w:color w:val="000000"/>
                <w:sz w:val="20"/>
                <w:szCs w:val="20"/>
                <w:lang w:val="en-US"/>
              </w:rPr>
            </w:pPr>
            <w:ins w:id="276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6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9" w:author="Nick.Tolimieri" w:date="2022-09-06T13:51:00Z"/>
                <w:color w:val="000000"/>
                <w:sz w:val="20"/>
                <w:szCs w:val="20"/>
                <w:lang w:val="en-US"/>
              </w:rPr>
            </w:pPr>
            <w:ins w:id="277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2" w:author="Nick.Tolimieri" w:date="2022-09-06T13:51:00Z"/>
                <w:color w:val="000000"/>
                <w:sz w:val="20"/>
                <w:szCs w:val="20"/>
                <w:lang w:val="en-US"/>
              </w:rPr>
            </w:pPr>
            <w:ins w:id="277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77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5" w:author="Nick.Tolimieri" w:date="2022-09-06T13:51:00Z"/>
                <w:color w:val="000000"/>
                <w:sz w:val="20"/>
                <w:szCs w:val="20"/>
                <w:lang w:val="en-US"/>
              </w:rPr>
            </w:pPr>
            <w:ins w:id="277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8" w:author="Nick.Tolimieri" w:date="2022-09-06T13:51:00Z"/>
                <w:color w:val="000000"/>
                <w:sz w:val="20"/>
                <w:szCs w:val="20"/>
                <w:lang w:val="en-US"/>
              </w:rPr>
            </w:pPr>
            <w:ins w:id="277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1" w:author="Nick.Tolimieri" w:date="2022-09-06T13:51:00Z"/>
                <w:color w:val="000000"/>
                <w:sz w:val="20"/>
                <w:szCs w:val="20"/>
                <w:lang w:val="en-US"/>
              </w:rPr>
            </w:pPr>
            <w:ins w:id="27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4" w:author="Nick.Tolimieri" w:date="2022-09-06T13:51:00Z"/>
                <w:color w:val="000000"/>
                <w:sz w:val="20"/>
                <w:szCs w:val="20"/>
                <w:lang w:val="en-US"/>
              </w:rPr>
            </w:pPr>
            <w:ins w:id="27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7" w:author="Nick.Tolimieri" w:date="2022-09-06T13:51:00Z"/>
                <w:color w:val="000000"/>
                <w:sz w:val="20"/>
                <w:szCs w:val="20"/>
                <w:lang w:val="en-US"/>
              </w:rPr>
            </w:pPr>
            <w:ins w:id="27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0" w:author="Nick.Tolimieri" w:date="2022-09-06T13:51:00Z"/>
                <w:color w:val="000000"/>
                <w:sz w:val="20"/>
                <w:szCs w:val="20"/>
                <w:lang w:val="en-US"/>
              </w:rPr>
            </w:pPr>
            <w:ins w:id="2791" w:author="Nick.Tolimieri" w:date="2022-09-06T13:51:00Z">
              <w:r w:rsidRPr="00C97A89">
                <w:rPr>
                  <w:color w:val="000000"/>
                  <w:sz w:val="20"/>
                  <w:szCs w:val="20"/>
                  <w:lang w:val="en-US"/>
                </w:rPr>
                <w:t>-</w:t>
              </w:r>
            </w:ins>
          </w:p>
        </w:tc>
      </w:tr>
      <w:tr w:rsidR="00C97A89" w:rsidRPr="00C97A89" w:rsidTr="0048438B">
        <w:tblPrEx>
          <w:tblPrExChange w:id="2792" w:author="Nick.Tolimieri" w:date="2022-09-06T14:24:00Z">
            <w:tblPrEx>
              <w:tblW w:w="10017" w:type="dxa"/>
            </w:tblPrEx>
          </w:tblPrExChange>
        </w:tblPrEx>
        <w:trPr>
          <w:trHeight w:val="255"/>
          <w:ins w:id="2793" w:author="Nick.Tolimieri" w:date="2022-09-06T13:51:00Z"/>
          <w:trPrChange w:id="279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9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6" w:author="Nick.Tolimieri" w:date="2022-09-06T13:51:00Z"/>
                <w:color w:val="000000"/>
                <w:sz w:val="20"/>
                <w:szCs w:val="20"/>
                <w:lang w:val="en-US"/>
              </w:rPr>
            </w:pPr>
            <w:ins w:id="279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9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99" w:author="Nick.Tolimieri" w:date="2022-09-06T13:51:00Z"/>
                <w:color w:val="000000"/>
                <w:sz w:val="20"/>
                <w:szCs w:val="20"/>
                <w:lang w:val="en-US"/>
              </w:rPr>
            </w:pPr>
            <w:ins w:id="2800"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2" w:author="Nick.Tolimieri" w:date="2022-09-06T13:51:00Z"/>
                <w:color w:val="000000"/>
                <w:sz w:val="20"/>
                <w:szCs w:val="20"/>
                <w:lang w:val="en-US"/>
              </w:rPr>
            </w:pPr>
            <w:ins w:id="2803"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5" w:author="Nick.Tolimieri" w:date="2022-09-06T13:51:00Z"/>
                <w:color w:val="000000"/>
                <w:sz w:val="20"/>
                <w:szCs w:val="20"/>
                <w:lang w:val="en-US"/>
              </w:rPr>
            </w:pPr>
            <w:ins w:id="2806"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8" w:author="Nick.Tolimieri" w:date="2022-09-06T13:51:00Z"/>
                <w:color w:val="000000"/>
                <w:sz w:val="20"/>
                <w:szCs w:val="20"/>
                <w:lang w:val="en-US"/>
              </w:rPr>
            </w:pPr>
            <w:ins w:id="280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1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1" w:author="Nick.Tolimieri" w:date="2022-09-06T13:51:00Z"/>
                <w:color w:val="000000"/>
                <w:sz w:val="20"/>
                <w:szCs w:val="20"/>
                <w:lang w:val="en-US"/>
              </w:rPr>
            </w:pPr>
            <w:ins w:id="281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4" w:author="Nick.Tolimieri" w:date="2022-09-06T13:51:00Z"/>
                <w:color w:val="000000"/>
                <w:sz w:val="20"/>
                <w:szCs w:val="20"/>
                <w:lang w:val="en-US"/>
              </w:rPr>
            </w:pPr>
            <w:ins w:id="2815"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7" w:author="Nick.Tolimieri" w:date="2022-09-06T13:51:00Z"/>
                <w:color w:val="000000"/>
                <w:sz w:val="20"/>
                <w:szCs w:val="20"/>
                <w:lang w:val="en-US"/>
              </w:rPr>
            </w:pPr>
            <w:ins w:id="2818"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0" w:author="Nick.Tolimieri" w:date="2022-09-06T13:51:00Z"/>
                <w:color w:val="000000"/>
                <w:sz w:val="20"/>
                <w:szCs w:val="20"/>
                <w:lang w:val="en-US"/>
              </w:rPr>
            </w:pPr>
            <w:ins w:id="2821"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3" w:author="Nick.Tolimieri" w:date="2022-09-06T13:51:00Z"/>
                <w:color w:val="000000"/>
                <w:sz w:val="20"/>
                <w:szCs w:val="20"/>
                <w:lang w:val="en-US"/>
              </w:rPr>
            </w:pPr>
            <w:ins w:id="2824"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6" w:author="Nick.Tolimieri" w:date="2022-09-06T13:51:00Z"/>
                <w:color w:val="000000"/>
                <w:sz w:val="20"/>
                <w:szCs w:val="20"/>
                <w:lang w:val="en-US"/>
              </w:rPr>
            </w:pPr>
            <w:ins w:id="2827" w:author="Nick.Tolimieri" w:date="2022-09-06T13:51:00Z">
              <w:r w:rsidRPr="00C97A89">
                <w:rPr>
                  <w:color w:val="000000"/>
                  <w:sz w:val="20"/>
                  <w:szCs w:val="20"/>
                  <w:lang w:val="en-US"/>
                </w:rPr>
                <w:t>2.15</w:t>
              </w:r>
            </w:ins>
          </w:p>
        </w:tc>
      </w:tr>
      <w:tr w:rsidR="00C97A89" w:rsidRPr="00C97A89" w:rsidTr="0048438B">
        <w:tblPrEx>
          <w:tblPrExChange w:id="2828" w:author="Nick.Tolimieri" w:date="2022-09-06T14:24:00Z">
            <w:tblPrEx>
              <w:tblW w:w="10017" w:type="dxa"/>
            </w:tblPrEx>
          </w:tblPrExChange>
        </w:tblPrEx>
        <w:trPr>
          <w:trHeight w:val="255"/>
          <w:ins w:id="2829" w:author="Nick.Tolimieri" w:date="2022-09-06T13:51:00Z"/>
          <w:trPrChange w:id="283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83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2" w:author="Nick.Tolimieri" w:date="2022-09-06T13:51:00Z"/>
                <w:color w:val="000000"/>
                <w:sz w:val="20"/>
                <w:szCs w:val="20"/>
                <w:lang w:val="en-US"/>
              </w:rPr>
            </w:pPr>
            <w:ins w:id="283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5" w:author="Nick.Tolimieri" w:date="2022-09-06T13:51:00Z"/>
                <w:color w:val="000000"/>
                <w:sz w:val="20"/>
                <w:szCs w:val="20"/>
                <w:lang w:val="en-US"/>
              </w:rPr>
            </w:pPr>
            <w:ins w:id="2836"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8" w:author="Nick.Tolimieri" w:date="2022-09-06T13:51:00Z"/>
                <w:color w:val="000000"/>
                <w:sz w:val="20"/>
                <w:szCs w:val="20"/>
                <w:lang w:val="en-US"/>
              </w:rPr>
            </w:pPr>
            <w:ins w:id="2839"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1" w:author="Nick.Tolimieri" w:date="2022-09-06T13:51:00Z"/>
                <w:color w:val="000000"/>
                <w:sz w:val="20"/>
                <w:szCs w:val="20"/>
                <w:lang w:val="en-US"/>
              </w:rPr>
            </w:pPr>
            <w:ins w:id="28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4" w:author="Nick.Tolimieri" w:date="2022-09-06T13:51:00Z"/>
                <w:color w:val="000000"/>
                <w:sz w:val="20"/>
                <w:szCs w:val="20"/>
                <w:lang w:val="en-US"/>
              </w:rPr>
            </w:pPr>
            <w:ins w:id="2845"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84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7" w:author="Nick.Tolimieri" w:date="2022-09-06T13:51:00Z"/>
                <w:color w:val="000000"/>
                <w:sz w:val="20"/>
                <w:szCs w:val="20"/>
                <w:lang w:val="en-US"/>
              </w:rPr>
            </w:pPr>
            <w:ins w:id="28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4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0" w:author="Nick.Tolimieri" w:date="2022-09-06T13:51:00Z"/>
                <w:color w:val="000000"/>
                <w:sz w:val="20"/>
                <w:szCs w:val="20"/>
                <w:lang w:val="en-US"/>
              </w:rPr>
            </w:pPr>
            <w:ins w:id="28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3" w:author="Nick.Tolimieri" w:date="2022-09-06T13:51:00Z"/>
                <w:color w:val="000000"/>
                <w:sz w:val="20"/>
                <w:szCs w:val="20"/>
                <w:lang w:val="en-US"/>
              </w:rPr>
            </w:pPr>
            <w:ins w:id="28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6" w:author="Nick.Tolimieri" w:date="2022-09-06T13:51:00Z"/>
                <w:color w:val="000000"/>
                <w:sz w:val="20"/>
                <w:szCs w:val="20"/>
                <w:lang w:val="en-US"/>
              </w:rPr>
            </w:pPr>
            <w:ins w:id="28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9" w:author="Nick.Tolimieri" w:date="2022-09-06T13:51:00Z"/>
                <w:color w:val="000000"/>
                <w:sz w:val="20"/>
                <w:szCs w:val="20"/>
                <w:lang w:val="en-US"/>
              </w:rPr>
            </w:pPr>
            <w:ins w:id="28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2" w:author="Nick.Tolimieri" w:date="2022-09-06T13:51:00Z"/>
                <w:color w:val="000000"/>
                <w:sz w:val="20"/>
                <w:szCs w:val="20"/>
                <w:lang w:val="en-US"/>
              </w:rPr>
            </w:pPr>
            <w:ins w:id="2863" w:author="Nick.Tolimieri" w:date="2022-09-06T13:51:00Z">
              <w:r w:rsidRPr="00C97A89">
                <w:rPr>
                  <w:color w:val="000000"/>
                  <w:sz w:val="20"/>
                  <w:szCs w:val="20"/>
                  <w:lang w:val="en-US"/>
                </w:rPr>
                <w:t>-</w:t>
              </w:r>
            </w:ins>
          </w:p>
        </w:tc>
      </w:tr>
      <w:tr w:rsidR="00C97A89" w:rsidRPr="00C97A89" w:rsidTr="0048438B">
        <w:tblPrEx>
          <w:tblPrExChange w:id="2864" w:author="Nick.Tolimieri" w:date="2022-09-06T14:24:00Z">
            <w:tblPrEx>
              <w:tblW w:w="10017" w:type="dxa"/>
            </w:tblPrEx>
          </w:tblPrExChange>
        </w:tblPrEx>
        <w:trPr>
          <w:trHeight w:val="255"/>
          <w:ins w:id="2865" w:author="Nick.Tolimieri" w:date="2022-09-06T13:51:00Z"/>
          <w:trPrChange w:id="286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86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8" w:author="Nick.Tolimieri" w:date="2022-09-06T13:51:00Z"/>
                <w:color w:val="000000"/>
                <w:sz w:val="20"/>
                <w:szCs w:val="20"/>
                <w:lang w:val="en-US"/>
              </w:rPr>
            </w:pPr>
            <w:ins w:id="286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1" w:author="Nick.Tolimieri" w:date="2022-09-06T13:51:00Z"/>
                <w:color w:val="000000"/>
                <w:sz w:val="20"/>
                <w:szCs w:val="20"/>
                <w:lang w:val="en-US"/>
              </w:rPr>
            </w:pPr>
            <w:ins w:id="2872"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4" w:author="Nick.Tolimieri" w:date="2022-09-06T13:51:00Z"/>
                <w:color w:val="000000"/>
                <w:sz w:val="20"/>
                <w:szCs w:val="20"/>
                <w:lang w:val="en-US"/>
              </w:rPr>
            </w:pPr>
            <w:ins w:id="2875"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7" w:author="Nick.Tolimieri" w:date="2022-09-06T13:51:00Z"/>
                <w:color w:val="000000"/>
                <w:sz w:val="20"/>
                <w:szCs w:val="20"/>
                <w:lang w:val="en-US"/>
              </w:rPr>
            </w:pPr>
            <w:ins w:id="2878"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7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0" w:author="Nick.Tolimieri" w:date="2022-09-06T13:51:00Z"/>
                <w:color w:val="000000"/>
                <w:sz w:val="20"/>
                <w:szCs w:val="20"/>
                <w:lang w:val="en-US"/>
              </w:rPr>
            </w:pPr>
            <w:ins w:id="2881"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8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3" w:author="Nick.Tolimieri" w:date="2022-09-06T13:51:00Z"/>
                <w:color w:val="000000"/>
                <w:sz w:val="20"/>
                <w:szCs w:val="20"/>
                <w:lang w:val="en-US"/>
              </w:rPr>
            </w:pPr>
            <w:ins w:id="2884"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6" w:author="Nick.Tolimieri" w:date="2022-09-06T13:51:00Z"/>
                <w:color w:val="000000"/>
                <w:sz w:val="20"/>
                <w:szCs w:val="20"/>
                <w:lang w:val="en-US"/>
              </w:rPr>
            </w:pPr>
            <w:ins w:id="288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8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9" w:author="Nick.Tolimieri" w:date="2022-09-06T13:51:00Z"/>
                <w:color w:val="000000"/>
                <w:sz w:val="20"/>
                <w:szCs w:val="20"/>
                <w:lang w:val="en-US"/>
              </w:rPr>
            </w:pPr>
            <w:ins w:id="2890"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2" w:author="Nick.Tolimieri" w:date="2022-09-06T13:51:00Z"/>
                <w:color w:val="000000"/>
                <w:sz w:val="20"/>
                <w:szCs w:val="20"/>
                <w:lang w:val="en-US"/>
              </w:rPr>
            </w:pPr>
            <w:ins w:id="2893"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5" w:author="Nick.Tolimieri" w:date="2022-09-06T13:51:00Z"/>
                <w:color w:val="000000"/>
                <w:sz w:val="20"/>
                <w:szCs w:val="20"/>
                <w:lang w:val="en-US"/>
              </w:rPr>
            </w:pPr>
            <w:ins w:id="2896"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8" w:author="Nick.Tolimieri" w:date="2022-09-06T13:51:00Z"/>
                <w:color w:val="000000"/>
                <w:sz w:val="20"/>
                <w:szCs w:val="20"/>
                <w:lang w:val="en-US"/>
              </w:rPr>
            </w:pPr>
            <w:ins w:id="2899" w:author="Nick.Tolimieri" w:date="2022-09-06T13:51:00Z">
              <w:r w:rsidRPr="00C97A89">
                <w:rPr>
                  <w:color w:val="000000"/>
                  <w:sz w:val="20"/>
                  <w:szCs w:val="20"/>
                  <w:lang w:val="en-US"/>
                </w:rPr>
                <w:t>2.1</w:t>
              </w:r>
            </w:ins>
          </w:p>
        </w:tc>
      </w:tr>
      <w:tr w:rsidR="00C97A89" w:rsidRPr="00C97A89" w:rsidTr="0048438B">
        <w:tblPrEx>
          <w:tblPrExChange w:id="2900" w:author="Nick.Tolimieri" w:date="2022-09-06T14:24:00Z">
            <w:tblPrEx>
              <w:tblW w:w="10017" w:type="dxa"/>
            </w:tblPrEx>
          </w:tblPrExChange>
        </w:tblPrEx>
        <w:trPr>
          <w:trHeight w:val="255"/>
          <w:ins w:id="2901" w:author="Nick.Tolimieri" w:date="2022-09-06T13:51:00Z"/>
          <w:trPrChange w:id="290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0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4" w:author="Nick.Tolimieri" w:date="2022-09-06T13:51:00Z"/>
                <w:color w:val="000000"/>
                <w:sz w:val="20"/>
                <w:szCs w:val="20"/>
                <w:lang w:val="en-US"/>
              </w:rPr>
            </w:pPr>
            <w:ins w:id="290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7" w:author="Nick.Tolimieri" w:date="2022-09-06T13:51:00Z"/>
                <w:color w:val="000000"/>
                <w:sz w:val="20"/>
                <w:szCs w:val="20"/>
                <w:lang w:val="en-US"/>
              </w:rPr>
            </w:pPr>
            <w:ins w:id="2908"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0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0" w:author="Nick.Tolimieri" w:date="2022-09-06T13:51:00Z"/>
                <w:color w:val="000000"/>
                <w:sz w:val="20"/>
                <w:szCs w:val="20"/>
                <w:lang w:val="en-US"/>
              </w:rPr>
            </w:pPr>
            <w:ins w:id="29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3" w:author="Nick.Tolimieri" w:date="2022-09-06T13:51:00Z"/>
                <w:color w:val="000000"/>
                <w:sz w:val="20"/>
                <w:szCs w:val="20"/>
                <w:lang w:val="en-US"/>
              </w:rPr>
            </w:pPr>
            <w:ins w:id="2914"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6" w:author="Nick.Tolimieri" w:date="2022-09-06T13:51:00Z"/>
                <w:color w:val="000000"/>
                <w:sz w:val="20"/>
                <w:szCs w:val="20"/>
                <w:lang w:val="en-US"/>
              </w:rPr>
            </w:pPr>
            <w:ins w:id="2917"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91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9" w:author="Nick.Tolimieri" w:date="2022-09-06T13:51:00Z"/>
                <w:color w:val="000000"/>
                <w:sz w:val="20"/>
                <w:szCs w:val="20"/>
                <w:lang w:val="en-US"/>
              </w:rPr>
            </w:pPr>
            <w:ins w:id="2920"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2" w:author="Nick.Tolimieri" w:date="2022-09-06T13:51:00Z"/>
                <w:color w:val="000000"/>
                <w:sz w:val="20"/>
                <w:szCs w:val="20"/>
                <w:lang w:val="en-US"/>
              </w:rPr>
            </w:pPr>
            <w:ins w:id="2923"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5" w:author="Nick.Tolimieri" w:date="2022-09-06T13:51:00Z"/>
                <w:color w:val="000000"/>
                <w:sz w:val="20"/>
                <w:szCs w:val="20"/>
                <w:lang w:val="en-US"/>
              </w:rPr>
            </w:pPr>
            <w:ins w:id="2926"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8" w:author="Nick.Tolimieri" w:date="2022-09-06T13:51:00Z"/>
                <w:color w:val="000000"/>
                <w:sz w:val="20"/>
                <w:szCs w:val="20"/>
                <w:lang w:val="en-US"/>
              </w:rPr>
            </w:pPr>
            <w:ins w:id="2929"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1" w:author="Nick.Tolimieri" w:date="2022-09-06T13:51:00Z"/>
                <w:color w:val="000000"/>
                <w:sz w:val="20"/>
                <w:szCs w:val="20"/>
                <w:lang w:val="en-US"/>
              </w:rPr>
            </w:pPr>
            <w:ins w:id="2932"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4" w:author="Nick.Tolimieri" w:date="2022-09-06T13:51:00Z"/>
                <w:color w:val="000000"/>
                <w:sz w:val="20"/>
                <w:szCs w:val="20"/>
                <w:lang w:val="en-US"/>
              </w:rPr>
            </w:pPr>
            <w:ins w:id="2935" w:author="Nick.Tolimieri" w:date="2022-09-06T13:51:00Z">
              <w:r w:rsidRPr="00C97A89">
                <w:rPr>
                  <w:color w:val="000000"/>
                  <w:sz w:val="20"/>
                  <w:szCs w:val="20"/>
                  <w:lang w:val="en-US"/>
                </w:rPr>
                <w:t>1.8</w:t>
              </w:r>
            </w:ins>
          </w:p>
        </w:tc>
      </w:tr>
      <w:tr w:rsidR="00C97A89" w:rsidRPr="00C97A89" w:rsidTr="0048438B">
        <w:tblPrEx>
          <w:tblPrExChange w:id="2936" w:author="Nick.Tolimieri" w:date="2022-09-06T14:24:00Z">
            <w:tblPrEx>
              <w:tblW w:w="10017" w:type="dxa"/>
            </w:tblPrEx>
          </w:tblPrExChange>
        </w:tblPrEx>
        <w:trPr>
          <w:trHeight w:val="255"/>
          <w:ins w:id="2937" w:author="Nick.Tolimieri" w:date="2022-09-06T13:51:00Z"/>
          <w:trPrChange w:id="293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3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0" w:author="Nick.Tolimieri" w:date="2022-09-06T13:51:00Z"/>
                <w:color w:val="000000"/>
                <w:sz w:val="20"/>
                <w:szCs w:val="20"/>
                <w:lang w:val="en-US"/>
              </w:rPr>
            </w:pPr>
            <w:ins w:id="294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3" w:author="Nick.Tolimieri" w:date="2022-09-06T13:51:00Z"/>
                <w:color w:val="000000"/>
                <w:sz w:val="20"/>
                <w:szCs w:val="20"/>
                <w:lang w:val="en-US"/>
              </w:rPr>
            </w:pPr>
            <w:ins w:id="2944"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6" w:author="Nick.Tolimieri" w:date="2022-09-06T13:51:00Z"/>
                <w:color w:val="000000"/>
                <w:sz w:val="20"/>
                <w:szCs w:val="20"/>
                <w:lang w:val="en-US"/>
              </w:rPr>
            </w:pPr>
            <w:ins w:id="2947"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4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9" w:author="Nick.Tolimieri" w:date="2022-09-06T13:51:00Z"/>
                <w:color w:val="000000"/>
                <w:sz w:val="20"/>
                <w:szCs w:val="20"/>
                <w:lang w:val="en-US"/>
              </w:rPr>
            </w:pPr>
            <w:ins w:id="2950"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2" w:author="Nick.Tolimieri" w:date="2022-09-06T13:51:00Z"/>
                <w:color w:val="000000"/>
                <w:sz w:val="20"/>
                <w:szCs w:val="20"/>
                <w:lang w:val="en-US"/>
              </w:rPr>
            </w:pPr>
            <w:ins w:id="2953"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95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5" w:author="Nick.Tolimieri" w:date="2022-09-06T13:51:00Z"/>
                <w:color w:val="000000"/>
                <w:sz w:val="20"/>
                <w:szCs w:val="20"/>
                <w:lang w:val="en-US"/>
              </w:rPr>
            </w:pPr>
            <w:ins w:id="2956"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8" w:author="Nick.Tolimieri" w:date="2022-09-06T13:51:00Z"/>
                <w:color w:val="000000"/>
                <w:sz w:val="20"/>
                <w:szCs w:val="20"/>
                <w:lang w:val="en-US"/>
              </w:rPr>
            </w:pPr>
            <w:ins w:id="2959"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1" w:author="Nick.Tolimieri" w:date="2022-09-06T13:51:00Z"/>
                <w:color w:val="000000"/>
                <w:sz w:val="20"/>
                <w:szCs w:val="20"/>
                <w:lang w:val="en-US"/>
              </w:rPr>
            </w:pPr>
            <w:ins w:id="2962"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4" w:author="Nick.Tolimieri" w:date="2022-09-06T13:51:00Z"/>
                <w:color w:val="000000"/>
                <w:sz w:val="20"/>
                <w:szCs w:val="20"/>
                <w:lang w:val="en-US"/>
              </w:rPr>
            </w:pPr>
            <w:ins w:id="2965"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7" w:author="Nick.Tolimieri" w:date="2022-09-06T13:51:00Z"/>
                <w:color w:val="000000"/>
                <w:sz w:val="20"/>
                <w:szCs w:val="20"/>
                <w:lang w:val="en-US"/>
              </w:rPr>
            </w:pPr>
            <w:ins w:id="2968"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0" w:author="Nick.Tolimieri" w:date="2022-09-06T13:51:00Z"/>
                <w:color w:val="000000"/>
                <w:sz w:val="20"/>
                <w:szCs w:val="20"/>
                <w:lang w:val="en-US"/>
              </w:rPr>
            </w:pPr>
            <w:ins w:id="2971" w:author="Nick.Tolimieri" w:date="2022-09-06T13:51:00Z">
              <w:r w:rsidRPr="00C97A89">
                <w:rPr>
                  <w:color w:val="000000"/>
                  <w:sz w:val="20"/>
                  <w:szCs w:val="20"/>
                  <w:lang w:val="en-US"/>
                </w:rPr>
                <w:t>3.02</w:t>
              </w:r>
            </w:ins>
          </w:p>
        </w:tc>
      </w:tr>
      <w:tr w:rsidR="00C97A89" w:rsidRPr="00C97A89" w:rsidTr="0048438B">
        <w:tblPrEx>
          <w:tblPrExChange w:id="2972" w:author="Nick.Tolimieri" w:date="2022-09-06T14:24:00Z">
            <w:tblPrEx>
              <w:tblW w:w="10017" w:type="dxa"/>
            </w:tblPrEx>
          </w:tblPrExChange>
        </w:tblPrEx>
        <w:trPr>
          <w:trHeight w:val="255"/>
          <w:ins w:id="2973" w:author="Nick.Tolimieri" w:date="2022-09-06T13:51:00Z"/>
          <w:trPrChange w:id="297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7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6" w:author="Nick.Tolimieri" w:date="2022-09-06T13:51:00Z"/>
                <w:color w:val="000000"/>
                <w:sz w:val="20"/>
                <w:szCs w:val="20"/>
                <w:lang w:val="en-US"/>
              </w:rPr>
            </w:pPr>
            <w:ins w:id="297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7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9" w:author="Nick.Tolimieri" w:date="2022-09-06T13:51:00Z"/>
                <w:color w:val="000000"/>
                <w:sz w:val="20"/>
                <w:szCs w:val="20"/>
                <w:lang w:val="en-US"/>
              </w:rPr>
            </w:pPr>
            <w:ins w:id="2980"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2" w:author="Nick.Tolimieri" w:date="2022-09-06T13:51:00Z"/>
                <w:color w:val="000000"/>
                <w:sz w:val="20"/>
                <w:szCs w:val="20"/>
                <w:lang w:val="en-US"/>
              </w:rPr>
            </w:pPr>
            <w:ins w:id="298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5" w:author="Nick.Tolimieri" w:date="2022-09-06T13:51:00Z"/>
                <w:color w:val="000000"/>
                <w:sz w:val="20"/>
                <w:szCs w:val="20"/>
                <w:lang w:val="en-US"/>
              </w:rPr>
            </w:pPr>
            <w:ins w:id="298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8" w:author="Nick.Tolimieri" w:date="2022-09-06T13:51:00Z"/>
                <w:color w:val="000000"/>
                <w:sz w:val="20"/>
                <w:szCs w:val="20"/>
                <w:lang w:val="en-US"/>
              </w:rPr>
            </w:pPr>
            <w:ins w:id="2989"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99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1" w:author="Nick.Tolimieri" w:date="2022-09-06T13:51:00Z"/>
                <w:color w:val="000000"/>
                <w:sz w:val="20"/>
                <w:szCs w:val="20"/>
                <w:lang w:val="en-US"/>
              </w:rPr>
            </w:pPr>
            <w:ins w:id="299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4" w:author="Nick.Tolimieri" w:date="2022-09-06T13:51:00Z"/>
                <w:color w:val="000000"/>
                <w:sz w:val="20"/>
                <w:szCs w:val="20"/>
                <w:lang w:val="en-US"/>
              </w:rPr>
            </w:pPr>
            <w:ins w:id="299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7" w:author="Nick.Tolimieri" w:date="2022-09-06T13:51:00Z"/>
                <w:color w:val="000000"/>
                <w:sz w:val="20"/>
                <w:szCs w:val="20"/>
                <w:lang w:val="en-US"/>
              </w:rPr>
            </w:pPr>
            <w:ins w:id="29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9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0" w:author="Nick.Tolimieri" w:date="2022-09-06T13:51:00Z"/>
                <w:color w:val="000000"/>
                <w:sz w:val="20"/>
                <w:szCs w:val="20"/>
                <w:lang w:val="en-US"/>
              </w:rPr>
            </w:pPr>
            <w:ins w:id="30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3" w:author="Nick.Tolimieri" w:date="2022-09-06T13:51:00Z"/>
                <w:color w:val="000000"/>
                <w:sz w:val="20"/>
                <w:szCs w:val="20"/>
                <w:lang w:val="en-US"/>
              </w:rPr>
            </w:pPr>
            <w:ins w:id="30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6" w:author="Nick.Tolimieri" w:date="2022-09-06T13:51:00Z"/>
                <w:color w:val="000000"/>
                <w:sz w:val="20"/>
                <w:szCs w:val="20"/>
                <w:lang w:val="en-US"/>
              </w:rPr>
            </w:pPr>
            <w:ins w:id="3007" w:author="Nick.Tolimieri" w:date="2022-09-06T13:51:00Z">
              <w:r w:rsidRPr="00C97A89">
                <w:rPr>
                  <w:color w:val="000000"/>
                  <w:sz w:val="20"/>
                  <w:szCs w:val="20"/>
                  <w:lang w:val="en-US"/>
                </w:rPr>
                <w:t>-</w:t>
              </w:r>
            </w:ins>
          </w:p>
        </w:tc>
      </w:tr>
      <w:tr w:rsidR="00C97A89" w:rsidRPr="00C97A89" w:rsidTr="0048438B">
        <w:tblPrEx>
          <w:tblPrExChange w:id="3008" w:author="Nick.Tolimieri" w:date="2022-09-06T14:24:00Z">
            <w:tblPrEx>
              <w:tblW w:w="10017" w:type="dxa"/>
            </w:tblPrEx>
          </w:tblPrExChange>
        </w:tblPrEx>
        <w:trPr>
          <w:trHeight w:val="255"/>
          <w:ins w:id="3009" w:author="Nick.Tolimieri" w:date="2022-09-06T13:51:00Z"/>
          <w:trPrChange w:id="301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1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2" w:author="Nick.Tolimieri" w:date="2022-09-06T13:51:00Z"/>
                <w:color w:val="000000"/>
                <w:sz w:val="20"/>
                <w:szCs w:val="20"/>
                <w:lang w:val="en-US"/>
              </w:rPr>
            </w:pPr>
            <w:ins w:id="301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5" w:author="Nick.Tolimieri" w:date="2022-09-06T13:51:00Z"/>
                <w:color w:val="000000"/>
                <w:sz w:val="20"/>
                <w:szCs w:val="20"/>
                <w:lang w:val="en-US"/>
              </w:rPr>
            </w:pPr>
            <w:ins w:id="3016"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8" w:author="Nick.Tolimieri" w:date="2022-09-06T13:51:00Z"/>
                <w:color w:val="000000"/>
                <w:sz w:val="20"/>
                <w:szCs w:val="20"/>
                <w:lang w:val="en-US"/>
              </w:rPr>
            </w:pPr>
            <w:ins w:id="3019"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1" w:author="Nick.Tolimieri" w:date="2022-09-06T13:51:00Z"/>
                <w:color w:val="000000"/>
                <w:sz w:val="20"/>
                <w:szCs w:val="20"/>
                <w:lang w:val="en-US"/>
              </w:rPr>
            </w:pPr>
            <w:ins w:id="302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4" w:author="Nick.Tolimieri" w:date="2022-09-06T13:51:00Z"/>
                <w:color w:val="000000"/>
                <w:sz w:val="20"/>
                <w:szCs w:val="20"/>
                <w:lang w:val="en-US"/>
              </w:rPr>
            </w:pPr>
            <w:ins w:id="3025"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02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7" w:author="Nick.Tolimieri" w:date="2022-09-06T13:51:00Z"/>
                <w:color w:val="000000"/>
                <w:sz w:val="20"/>
                <w:szCs w:val="20"/>
                <w:lang w:val="en-US"/>
              </w:rPr>
            </w:pPr>
            <w:ins w:id="302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2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0" w:author="Nick.Tolimieri" w:date="2022-09-06T13:51:00Z"/>
                <w:color w:val="000000"/>
                <w:sz w:val="20"/>
                <w:szCs w:val="20"/>
                <w:lang w:val="en-US"/>
              </w:rPr>
            </w:pPr>
            <w:ins w:id="303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3" w:author="Nick.Tolimieri" w:date="2022-09-06T13:51:00Z"/>
                <w:color w:val="000000"/>
                <w:sz w:val="20"/>
                <w:szCs w:val="20"/>
                <w:lang w:val="en-US"/>
              </w:rPr>
            </w:pPr>
            <w:ins w:id="303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6" w:author="Nick.Tolimieri" w:date="2022-09-06T13:51:00Z"/>
                <w:color w:val="000000"/>
                <w:sz w:val="20"/>
                <w:szCs w:val="20"/>
                <w:lang w:val="en-US"/>
              </w:rPr>
            </w:pPr>
            <w:ins w:id="30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9" w:author="Nick.Tolimieri" w:date="2022-09-06T13:51:00Z"/>
                <w:color w:val="000000"/>
                <w:sz w:val="20"/>
                <w:szCs w:val="20"/>
                <w:lang w:val="en-US"/>
              </w:rPr>
            </w:pPr>
            <w:ins w:id="304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2" w:author="Nick.Tolimieri" w:date="2022-09-06T13:51:00Z"/>
                <w:color w:val="000000"/>
                <w:sz w:val="20"/>
                <w:szCs w:val="20"/>
                <w:lang w:val="en-US"/>
              </w:rPr>
            </w:pPr>
            <w:ins w:id="3043" w:author="Nick.Tolimieri" w:date="2022-09-06T13:51:00Z">
              <w:r w:rsidRPr="00C97A89">
                <w:rPr>
                  <w:color w:val="000000"/>
                  <w:sz w:val="20"/>
                  <w:szCs w:val="20"/>
                  <w:lang w:val="en-US"/>
                </w:rPr>
                <w:t>-</w:t>
              </w:r>
            </w:ins>
          </w:p>
        </w:tc>
      </w:tr>
      <w:tr w:rsidR="00C97A89" w:rsidRPr="00C97A89" w:rsidTr="0048438B">
        <w:tblPrEx>
          <w:tblPrExChange w:id="3044" w:author="Nick.Tolimieri" w:date="2022-09-06T14:24:00Z">
            <w:tblPrEx>
              <w:tblW w:w="10017" w:type="dxa"/>
            </w:tblPrEx>
          </w:tblPrExChange>
        </w:tblPrEx>
        <w:trPr>
          <w:trHeight w:val="255"/>
          <w:ins w:id="3045" w:author="Nick.Tolimieri" w:date="2022-09-06T13:51:00Z"/>
          <w:trPrChange w:id="304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4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8" w:author="Nick.Tolimieri" w:date="2022-09-06T13:51:00Z"/>
                <w:color w:val="000000"/>
                <w:sz w:val="20"/>
                <w:szCs w:val="20"/>
                <w:lang w:val="en-US"/>
              </w:rPr>
            </w:pPr>
            <w:ins w:id="304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1" w:author="Nick.Tolimieri" w:date="2022-09-06T13:51:00Z"/>
                <w:color w:val="000000"/>
                <w:sz w:val="20"/>
                <w:szCs w:val="20"/>
                <w:lang w:val="en-US"/>
              </w:rPr>
            </w:pPr>
            <w:ins w:id="3052"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4" w:author="Nick.Tolimieri" w:date="2022-09-06T13:51:00Z"/>
                <w:color w:val="000000"/>
                <w:sz w:val="20"/>
                <w:szCs w:val="20"/>
                <w:lang w:val="en-US"/>
              </w:rPr>
            </w:pPr>
            <w:ins w:id="30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7" w:author="Nick.Tolimieri" w:date="2022-09-06T13:51:00Z"/>
                <w:color w:val="000000"/>
                <w:sz w:val="20"/>
                <w:szCs w:val="20"/>
                <w:lang w:val="en-US"/>
              </w:rPr>
            </w:pPr>
            <w:ins w:id="3058"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5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0" w:author="Nick.Tolimieri" w:date="2022-09-06T13:51:00Z"/>
                <w:color w:val="000000"/>
                <w:sz w:val="20"/>
                <w:szCs w:val="20"/>
                <w:lang w:val="en-US"/>
              </w:rPr>
            </w:pPr>
            <w:ins w:id="3061"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06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3" w:author="Nick.Tolimieri" w:date="2022-09-06T13:51:00Z"/>
                <w:color w:val="000000"/>
                <w:sz w:val="20"/>
                <w:szCs w:val="20"/>
                <w:lang w:val="en-US"/>
              </w:rPr>
            </w:pPr>
            <w:ins w:id="3064"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6" w:author="Nick.Tolimieri" w:date="2022-09-06T13:51:00Z"/>
                <w:color w:val="000000"/>
                <w:sz w:val="20"/>
                <w:szCs w:val="20"/>
                <w:lang w:val="en-US"/>
              </w:rPr>
            </w:pPr>
            <w:ins w:id="30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6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9" w:author="Nick.Tolimieri" w:date="2022-09-06T13:51:00Z"/>
                <w:color w:val="000000"/>
                <w:sz w:val="20"/>
                <w:szCs w:val="20"/>
                <w:lang w:val="en-US"/>
              </w:rPr>
            </w:pPr>
            <w:ins w:id="3070"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2" w:author="Nick.Tolimieri" w:date="2022-09-06T13:51:00Z"/>
                <w:color w:val="000000"/>
                <w:sz w:val="20"/>
                <w:szCs w:val="20"/>
                <w:lang w:val="en-US"/>
              </w:rPr>
            </w:pPr>
            <w:ins w:id="3073"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5" w:author="Nick.Tolimieri" w:date="2022-09-06T13:51:00Z"/>
                <w:color w:val="000000"/>
                <w:sz w:val="20"/>
                <w:szCs w:val="20"/>
                <w:lang w:val="en-US"/>
              </w:rPr>
            </w:pPr>
            <w:ins w:id="3076"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8" w:author="Nick.Tolimieri" w:date="2022-09-06T13:51:00Z"/>
                <w:color w:val="000000"/>
                <w:sz w:val="20"/>
                <w:szCs w:val="20"/>
                <w:lang w:val="en-US"/>
              </w:rPr>
            </w:pPr>
            <w:ins w:id="3079" w:author="Nick.Tolimieri" w:date="2022-09-06T13:51:00Z">
              <w:r w:rsidRPr="00C97A89">
                <w:rPr>
                  <w:color w:val="000000"/>
                  <w:sz w:val="20"/>
                  <w:szCs w:val="20"/>
                  <w:lang w:val="en-US"/>
                </w:rPr>
                <w:t>1.76</w:t>
              </w:r>
            </w:ins>
          </w:p>
        </w:tc>
      </w:tr>
      <w:tr w:rsidR="00C97A89" w:rsidRPr="00C97A89" w:rsidTr="0048438B">
        <w:tblPrEx>
          <w:tblPrExChange w:id="3080" w:author="Nick.Tolimieri" w:date="2022-09-06T14:24:00Z">
            <w:tblPrEx>
              <w:tblW w:w="10017" w:type="dxa"/>
            </w:tblPrEx>
          </w:tblPrExChange>
        </w:tblPrEx>
        <w:trPr>
          <w:trHeight w:val="255"/>
          <w:ins w:id="3081" w:author="Nick.Tolimieri" w:date="2022-09-06T13:51:00Z"/>
          <w:trPrChange w:id="308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8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4" w:author="Nick.Tolimieri" w:date="2022-09-06T13:51:00Z"/>
                <w:color w:val="000000"/>
                <w:sz w:val="20"/>
                <w:szCs w:val="20"/>
                <w:lang w:val="en-US"/>
              </w:rPr>
            </w:pPr>
            <w:ins w:id="308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7" w:author="Nick.Tolimieri" w:date="2022-09-06T13:51:00Z"/>
                <w:color w:val="000000"/>
                <w:sz w:val="20"/>
                <w:szCs w:val="20"/>
                <w:lang w:val="en-US"/>
              </w:rPr>
            </w:pPr>
            <w:ins w:id="3088"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8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0" w:author="Nick.Tolimieri" w:date="2022-09-06T13:51:00Z"/>
                <w:color w:val="000000"/>
                <w:sz w:val="20"/>
                <w:szCs w:val="20"/>
                <w:lang w:val="en-US"/>
              </w:rPr>
            </w:pPr>
            <w:ins w:id="309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3" w:author="Nick.Tolimieri" w:date="2022-09-06T13:51:00Z"/>
                <w:color w:val="000000"/>
                <w:sz w:val="20"/>
                <w:szCs w:val="20"/>
                <w:lang w:val="en-US"/>
              </w:rPr>
            </w:pPr>
            <w:ins w:id="309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6" w:author="Nick.Tolimieri" w:date="2022-09-06T13:51:00Z"/>
                <w:color w:val="000000"/>
                <w:sz w:val="20"/>
                <w:szCs w:val="20"/>
                <w:lang w:val="en-US"/>
              </w:rPr>
            </w:pPr>
            <w:ins w:id="309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09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9" w:author="Nick.Tolimieri" w:date="2022-09-06T13:51:00Z"/>
                <w:color w:val="000000"/>
                <w:sz w:val="20"/>
                <w:szCs w:val="20"/>
                <w:lang w:val="en-US"/>
              </w:rPr>
            </w:pPr>
            <w:ins w:id="310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2" w:author="Nick.Tolimieri" w:date="2022-09-06T13:51:00Z"/>
                <w:color w:val="000000"/>
                <w:sz w:val="20"/>
                <w:szCs w:val="20"/>
                <w:lang w:val="en-US"/>
              </w:rPr>
            </w:pPr>
            <w:ins w:id="310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5" w:author="Nick.Tolimieri" w:date="2022-09-06T13:51:00Z"/>
                <w:color w:val="000000"/>
                <w:sz w:val="20"/>
                <w:szCs w:val="20"/>
                <w:lang w:val="en-US"/>
              </w:rPr>
            </w:pPr>
            <w:ins w:id="310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8" w:author="Nick.Tolimieri" w:date="2022-09-06T13:51:00Z"/>
                <w:color w:val="000000"/>
                <w:sz w:val="20"/>
                <w:szCs w:val="20"/>
                <w:lang w:val="en-US"/>
              </w:rPr>
            </w:pPr>
            <w:ins w:id="31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1" w:author="Nick.Tolimieri" w:date="2022-09-06T13:51:00Z"/>
                <w:color w:val="000000"/>
                <w:sz w:val="20"/>
                <w:szCs w:val="20"/>
                <w:lang w:val="en-US"/>
              </w:rPr>
            </w:pPr>
            <w:ins w:id="31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4" w:author="Nick.Tolimieri" w:date="2022-09-06T13:51:00Z"/>
                <w:color w:val="000000"/>
                <w:sz w:val="20"/>
                <w:szCs w:val="20"/>
                <w:lang w:val="en-US"/>
              </w:rPr>
            </w:pPr>
            <w:ins w:id="3115" w:author="Nick.Tolimieri" w:date="2022-09-06T13:51:00Z">
              <w:r w:rsidRPr="00C97A89">
                <w:rPr>
                  <w:color w:val="000000"/>
                  <w:sz w:val="20"/>
                  <w:szCs w:val="20"/>
                  <w:lang w:val="en-US"/>
                </w:rPr>
                <w:t>-</w:t>
              </w:r>
            </w:ins>
          </w:p>
        </w:tc>
      </w:tr>
      <w:tr w:rsidR="00C97A89" w:rsidRPr="00C97A89" w:rsidTr="0048438B">
        <w:tblPrEx>
          <w:tblPrExChange w:id="3116" w:author="Nick.Tolimieri" w:date="2022-09-06T14:24:00Z">
            <w:tblPrEx>
              <w:tblW w:w="10017" w:type="dxa"/>
            </w:tblPrEx>
          </w:tblPrExChange>
        </w:tblPrEx>
        <w:trPr>
          <w:trHeight w:val="255"/>
          <w:ins w:id="3117" w:author="Nick.Tolimieri" w:date="2022-09-06T13:51:00Z"/>
          <w:trPrChange w:id="311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1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0" w:author="Nick.Tolimieri" w:date="2022-09-06T13:51:00Z"/>
                <w:color w:val="000000"/>
                <w:sz w:val="20"/>
                <w:szCs w:val="20"/>
                <w:lang w:val="en-US"/>
              </w:rPr>
            </w:pPr>
            <w:ins w:id="312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3" w:author="Nick.Tolimieri" w:date="2022-09-06T13:51:00Z"/>
                <w:color w:val="000000"/>
                <w:sz w:val="20"/>
                <w:szCs w:val="20"/>
                <w:lang w:val="en-US"/>
              </w:rPr>
            </w:pPr>
            <w:ins w:id="3124"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6" w:author="Nick.Tolimieri" w:date="2022-09-06T13:51:00Z"/>
                <w:color w:val="000000"/>
                <w:sz w:val="20"/>
                <w:szCs w:val="20"/>
                <w:lang w:val="en-US"/>
              </w:rPr>
            </w:pPr>
            <w:ins w:id="3127"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2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9" w:author="Nick.Tolimieri" w:date="2022-09-06T13:51:00Z"/>
                <w:color w:val="000000"/>
                <w:sz w:val="20"/>
                <w:szCs w:val="20"/>
                <w:lang w:val="en-US"/>
              </w:rPr>
            </w:pPr>
            <w:ins w:id="313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2" w:author="Nick.Tolimieri" w:date="2022-09-06T13:51:00Z"/>
                <w:color w:val="000000"/>
                <w:sz w:val="20"/>
                <w:szCs w:val="20"/>
                <w:lang w:val="en-US"/>
              </w:rPr>
            </w:pPr>
            <w:ins w:id="313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13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5" w:author="Nick.Tolimieri" w:date="2022-09-06T13:51:00Z"/>
                <w:color w:val="000000"/>
                <w:sz w:val="20"/>
                <w:szCs w:val="20"/>
                <w:lang w:val="en-US"/>
              </w:rPr>
            </w:pPr>
            <w:ins w:id="313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8" w:author="Nick.Tolimieri" w:date="2022-09-06T13:51:00Z"/>
                <w:color w:val="000000"/>
                <w:sz w:val="20"/>
                <w:szCs w:val="20"/>
                <w:lang w:val="en-US"/>
              </w:rPr>
            </w:pPr>
            <w:ins w:id="313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1" w:author="Nick.Tolimieri" w:date="2022-09-06T13:51:00Z"/>
                <w:color w:val="000000"/>
                <w:sz w:val="20"/>
                <w:szCs w:val="20"/>
                <w:lang w:val="en-US"/>
              </w:rPr>
            </w:pPr>
            <w:ins w:id="31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4" w:author="Nick.Tolimieri" w:date="2022-09-06T13:51:00Z"/>
                <w:color w:val="000000"/>
                <w:sz w:val="20"/>
                <w:szCs w:val="20"/>
                <w:lang w:val="en-US"/>
              </w:rPr>
            </w:pPr>
            <w:ins w:id="31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7" w:author="Nick.Tolimieri" w:date="2022-09-06T13:51:00Z"/>
                <w:color w:val="000000"/>
                <w:sz w:val="20"/>
                <w:szCs w:val="20"/>
                <w:lang w:val="en-US"/>
              </w:rPr>
            </w:pPr>
            <w:ins w:id="31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0" w:author="Nick.Tolimieri" w:date="2022-09-06T13:51:00Z"/>
                <w:color w:val="000000"/>
                <w:sz w:val="20"/>
                <w:szCs w:val="20"/>
                <w:lang w:val="en-US"/>
              </w:rPr>
            </w:pPr>
            <w:ins w:id="3151" w:author="Nick.Tolimieri" w:date="2022-09-06T13:51:00Z">
              <w:r w:rsidRPr="00C97A89">
                <w:rPr>
                  <w:color w:val="000000"/>
                  <w:sz w:val="20"/>
                  <w:szCs w:val="20"/>
                  <w:lang w:val="en-US"/>
                </w:rPr>
                <w:t>-</w:t>
              </w:r>
            </w:ins>
          </w:p>
        </w:tc>
      </w:tr>
      <w:tr w:rsidR="00C97A89" w:rsidRPr="00C97A89" w:rsidTr="0048438B">
        <w:tblPrEx>
          <w:tblPrExChange w:id="3152" w:author="Nick.Tolimieri" w:date="2022-09-06T14:24:00Z">
            <w:tblPrEx>
              <w:tblW w:w="10017" w:type="dxa"/>
            </w:tblPrEx>
          </w:tblPrExChange>
        </w:tblPrEx>
        <w:trPr>
          <w:trHeight w:val="255"/>
          <w:ins w:id="3153" w:author="Nick.Tolimieri" w:date="2022-09-06T13:51:00Z"/>
          <w:trPrChange w:id="315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5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6" w:author="Nick.Tolimieri" w:date="2022-09-06T13:51:00Z"/>
                <w:color w:val="000000"/>
                <w:sz w:val="20"/>
                <w:szCs w:val="20"/>
                <w:lang w:val="en-US"/>
              </w:rPr>
            </w:pPr>
            <w:ins w:id="315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5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59" w:author="Nick.Tolimieri" w:date="2022-09-06T13:51:00Z"/>
                <w:color w:val="000000"/>
                <w:sz w:val="20"/>
                <w:szCs w:val="20"/>
                <w:lang w:val="en-US"/>
              </w:rPr>
            </w:pPr>
            <w:ins w:id="3160"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2" w:author="Nick.Tolimieri" w:date="2022-09-06T13:51:00Z"/>
                <w:color w:val="000000"/>
                <w:sz w:val="20"/>
                <w:szCs w:val="20"/>
                <w:lang w:val="en-US"/>
              </w:rPr>
            </w:pPr>
            <w:ins w:id="3163"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5" w:author="Nick.Tolimieri" w:date="2022-09-06T13:51:00Z"/>
                <w:color w:val="000000"/>
                <w:sz w:val="20"/>
                <w:szCs w:val="20"/>
                <w:lang w:val="en-US"/>
              </w:rPr>
            </w:pPr>
            <w:ins w:id="3166"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8" w:author="Nick.Tolimieri" w:date="2022-09-06T13:51:00Z"/>
                <w:color w:val="000000"/>
                <w:sz w:val="20"/>
                <w:szCs w:val="20"/>
                <w:lang w:val="en-US"/>
              </w:rPr>
            </w:pPr>
            <w:ins w:id="316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17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1" w:author="Nick.Tolimieri" w:date="2022-09-06T13:51:00Z"/>
                <w:color w:val="000000"/>
                <w:sz w:val="20"/>
                <w:szCs w:val="20"/>
                <w:lang w:val="en-US"/>
              </w:rPr>
            </w:pPr>
            <w:ins w:id="3172"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4" w:author="Nick.Tolimieri" w:date="2022-09-06T13:51:00Z"/>
                <w:color w:val="000000"/>
                <w:sz w:val="20"/>
                <w:szCs w:val="20"/>
                <w:lang w:val="en-US"/>
              </w:rPr>
            </w:pPr>
            <w:ins w:id="3175"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7" w:author="Nick.Tolimieri" w:date="2022-09-06T13:51:00Z"/>
                <w:color w:val="000000"/>
                <w:sz w:val="20"/>
                <w:szCs w:val="20"/>
                <w:lang w:val="en-US"/>
              </w:rPr>
            </w:pPr>
            <w:ins w:id="3178"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0" w:author="Nick.Tolimieri" w:date="2022-09-06T13:51:00Z"/>
                <w:color w:val="000000"/>
                <w:sz w:val="20"/>
                <w:szCs w:val="20"/>
                <w:lang w:val="en-US"/>
              </w:rPr>
            </w:pPr>
            <w:ins w:id="3181"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3" w:author="Nick.Tolimieri" w:date="2022-09-06T13:51:00Z"/>
                <w:color w:val="000000"/>
                <w:sz w:val="20"/>
                <w:szCs w:val="20"/>
                <w:lang w:val="en-US"/>
              </w:rPr>
            </w:pPr>
            <w:ins w:id="3184"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6" w:author="Nick.Tolimieri" w:date="2022-09-06T13:51:00Z"/>
                <w:color w:val="000000"/>
                <w:sz w:val="20"/>
                <w:szCs w:val="20"/>
                <w:lang w:val="en-US"/>
              </w:rPr>
            </w:pPr>
            <w:ins w:id="3187" w:author="Nick.Tolimieri" w:date="2022-09-06T13:51:00Z">
              <w:r w:rsidRPr="00C97A89">
                <w:rPr>
                  <w:color w:val="000000"/>
                  <w:sz w:val="20"/>
                  <w:szCs w:val="20"/>
                  <w:lang w:val="en-US"/>
                </w:rPr>
                <w:t>3.25</w:t>
              </w:r>
            </w:ins>
          </w:p>
        </w:tc>
      </w:tr>
      <w:tr w:rsidR="00C97A89" w:rsidRPr="00C97A89" w:rsidTr="0048438B">
        <w:tblPrEx>
          <w:tblPrExChange w:id="3188" w:author="Nick.Tolimieri" w:date="2022-09-06T14:24:00Z">
            <w:tblPrEx>
              <w:tblW w:w="10017" w:type="dxa"/>
            </w:tblPrEx>
          </w:tblPrExChange>
        </w:tblPrEx>
        <w:trPr>
          <w:trHeight w:val="255"/>
          <w:ins w:id="3189" w:author="Nick.Tolimieri" w:date="2022-09-06T13:51:00Z"/>
          <w:trPrChange w:id="319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9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2" w:author="Nick.Tolimieri" w:date="2022-09-06T13:51:00Z"/>
                <w:color w:val="000000"/>
                <w:sz w:val="20"/>
                <w:szCs w:val="20"/>
                <w:lang w:val="en-US"/>
              </w:rPr>
            </w:pPr>
            <w:ins w:id="319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5" w:author="Nick.Tolimieri" w:date="2022-09-06T13:51:00Z"/>
                <w:color w:val="000000"/>
                <w:sz w:val="20"/>
                <w:szCs w:val="20"/>
                <w:lang w:val="en-US"/>
              </w:rPr>
            </w:pPr>
            <w:ins w:id="3196"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198" w:author="Nick.Tolimieri" w:date="2022-09-06T13:51:00Z"/>
                <w:color w:val="000000"/>
                <w:sz w:val="20"/>
                <w:szCs w:val="20"/>
                <w:lang w:val="en-US"/>
              </w:rPr>
            </w:pPr>
            <w:ins w:id="3199"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1" w:author="Nick.Tolimieri" w:date="2022-09-06T13:51:00Z"/>
                <w:color w:val="000000"/>
                <w:sz w:val="20"/>
                <w:szCs w:val="20"/>
                <w:lang w:val="en-US"/>
              </w:rPr>
            </w:pPr>
            <w:ins w:id="3202"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4" w:author="Nick.Tolimieri" w:date="2022-09-06T13:51:00Z"/>
                <w:color w:val="000000"/>
                <w:sz w:val="20"/>
                <w:szCs w:val="20"/>
                <w:lang w:val="en-US"/>
              </w:rPr>
            </w:pPr>
            <w:ins w:id="3205"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20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7" w:author="Nick.Tolimieri" w:date="2022-09-06T13:51:00Z"/>
                <w:color w:val="000000"/>
                <w:sz w:val="20"/>
                <w:szCs w:val="20"/>
                <w:lang w:val="en-US"/>
              </w:rPr>
            </w:pPr>
            <w:ins w:id="3208"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0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0" w:author="Nick.Tolimieri" w:date="2022-09-06T13:51:00Z"/>
                <w:color w:val="000000"/>
                <w:sz w:val="20"/>
                <w:szCs w:val="20"/>
                <w:lang w:val="en-US"/>
              </w:rPr>
            </w:pPr>
            <w:ins w:id="321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3" w:author="Nick.Tolimieri" w:date="2022-09-06T13:51:00Z"/>
                <w:color w:val="000000"/>
                <w:sz w:val="20"/>
                <w:szCs w:val="20"/>
                <w:lang w:val="en-US"/>
              </w:rPr>
            </w:pPr>
            <w:ins w:id="3214"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6" w:author="Nick.Tolimieri" w:date="2022-09-06T13:51:00Z"/>
                <w:color w:val="000000"/>
                <w:sz w:val="20"/>
                <w:szCs w:val="20"/>
                <w:lang w:val="en-US"/>
              </w:rPr>
            </w:pPr>
            <w:ins w:id="3217"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9" w:author="Nick.Tolimieri" w:date="2022-09-06T13:51:00Z"/>
                <w:color w:val="000000"/>
                <w:sz w:val="20"/>
                <w:szCs w:val="20"/>
                <w:lang w:val="en-US"/>
              </w:rPr>
            </w:pPr>
            <w:ins w:id="3220"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2" w:author="Nick.Tolimieri" w:date="2022-09-06T13:51:00Z"/>
                <w:color w:val="000000"/>
                <w:sz w:val="20"/>
                <w:szCs w:val="20"/>
                <w:lang w:val="en-US"/>
              </w:rPr>
            </w:pPr>
            <w:ins w:id="3223" w:author="Nick.Tolimieri" w:date="2022-09-06T13:51:00Z">
              <w:r w:rsidRPr="00C97A89">
                <w:rPr>
                  <w:color w:val="000000"/>
                  <w:sz w:val="20"/>
                  <w:szCs w:val="20"/>
                  <w:lang w:val="en-US"/>
                </w:rPr>
                <w:t>3.79</w:t>
              </w:r>
            </w:ins>
          </w:p>
        </w:tc>
      </w:tr>
      <w:tr w:rsidR="00C97A89" w:rsidRPr="00C97A89" w:rsidTr="0048438B">
        <w:tblPrEx>
          <w:tblPrExChange w:id="3224" w:author="Nick.Tolimieri" w:date="2022-09-06T14:24:00Z">
            <w:tblPrEx>
              <w:tblW w:w="10017" w:type="dxa"/>
            </w:tblPrEx>
          </w:tblPrExChange>
        </w:tblPrEx>
        <w:trPr>
          <w:trHeight w:val="255"/>
          <w:ins w:id="3225" w:author="Nick.Tolimieri" w:date="2022-09-06T13:51:00Z"/>
          <w:trPrChange w:id="322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2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28" w:author="Nick.Tolimieri" w:date="2022-09-06T13:51:00Z"/>
                <w:color w:val="000000"/>
                <w:sz w:val="20"/>
                <w:szCs w:val="20"/>
                <w:lang w:val="en-US"/>
              </w:rPr>
            </w:pPr>
            <w:ins w:id="322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1" w:author="Nick.Tolimieri" w:date="2022-09-06T13:51:00Z"/>
                <w:color w:val="000000"/>
                <w:sz w:val="20"/>
                <w:szCs w:val="20"/>
                <w:lang w:val="en-US"/>
              </w:rPr>
            </w:pPr>
            <w:ins w:id="3232"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4" w:author="Nick.Tolimieri" w:date="2022-09-06T13:51:00Z"/>
                <w:color w:val="000000"/>
                <w:sz w:val="20"/>
                <w:szCs w:val="20"/>
                <w:lang w:val="en-US"/>
              </w:rPr>
            </w:pPr>
            <w:ins w:id="3235"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7" w:author="Nick.Tolimieri" w:date="2022-09-06T13:51:00Z"/>
                <w:color w:val="000000"/>
                <w:sz w:val="20"/>
                <w:szCs w:val="20"/>
                <w:lang w:val="en-US"/>
              </w:rPr>
            </w:pPr>
            <w:ins w:id="3238"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3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0" w:author="Nick.Tolimieri" w:date="2022-09-06T13:51:00Z"/>
                <w:color w:val="000000"/>
                <w:sz w:val="20"/>
                <w:szCs w:val="20"/>
                <w:lang w:val="en-US"/>
              </w:rPr>
            </w:pPr>
            <w:ins w:id="3241" w:author="Nick.Tolimieri" w:date="2022-09-06T13:51:00Z">
              <w:r w:rsidRPr="00C97A89">
                <w:rPr>
                  <w:color w:val="000000"/>
                  <w:sz w:val="20"/>
                  <w:szCs w:val="20"/>
                  <w:lang w:val="en-US"/>
                </w:rPr>
                <w:t>8</w:t>
              </w:r>
            </w:ins>
          </w:p>
        </w:tc>
        <w:tc>
          <w:tcPr>
            <w:tcW w:w="622" w:type="dxa"/>
            <w:tcBorders>
              <w:top w:val="nil"/>
              <w:left w:val="nil"/>
              <w:bottom w:val="nil"/>
              <w:right w:val="nil"/>
            </w:tcBorders>
            <w:shd w:val="clear" w:color="auto" w:fill="auto"/>
            <w:noWrap/>
            <w:vAlign w:val="bottom"/>
            <w:hideMark/>
            <w:tcPrChange w:id="324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3" w:author="Nick.Tolimieri" w:date="2022-09-06T13:51:00Z"/>
                <w:color w:val="000000"/>
                <w:sz w:val="20"/>
                <w:szCs w:val="20"/>
                <w:lang w:val="en-US"/>
              </w:rPr>
            </w:pPr>
            <w:ins w:id="3244"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6" w:author="Nick.Tolimieri" w:date="2022-09-06T13:51:00Z"/>
                <w:color w:val="000000"/>
                <w:sz w:val="20"/>
                <w:szCs w:val="20"/>
                <w:lang w:val="en-US"/>
              </w:rPr>
            </w:pPr>
            <w:ins w:id="324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4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9" w:author="Nick.Tolimieri" w:date="2022-09-06T13:51:00Z"/>
                <w:color w:val="000000"/>
                <w:sz w:val="20"/>
                <w:szCs w:val="20"/>
                <w:lang w:val="en-US"/>
              </w:rPr>
            </w:pPr>
            <w:ins w:id="3250"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2" w:author="Nick.Tolimieri" w:date="2022-09-06T13:51:00Z"/>
                <w:color w:val="000000"/>
                <w:sz w:val="20"/>
                <w:szCs w:val="20"/>
                <w:lang w:val="en-US"/>
              </w:rPr>
            </w:pPr>
            <w:ins w:id="3253"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5" w:author="Nick.Tolimieri" w:date="2022-09-06T13:51:00Z"/>
                <w:color w:val="000000"/>
                <w:sz w:val="20"/>
                <w:szCs w:val="20"/>
                <w:lang w:val="en-US"/>
              </w:rPr>
            </w:pPr>
            <w:ins w:id="3256"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8" w:author="Nick.Tolimieri" w:date="2022-09-06T13:51:00Z"/>
                <w:color w:val="000000"/>
                <w:sz w:val="20"/>
                <w:szCs w:val="20"/>
                <w:lang w:val="en-US"/>
              </w:rPr>
            </w:pPr>
            <w:ins w:id="3259" w:author="Nick.Tolimieri" w:date="2022-09-06T13:51:00Z">
              <w:r w:rsidRPr="00C97A89">
                <w:rPr>
                  <w:color w:val="000000"/>
                  <w:sz w:val="20"/>
                  <w:szCs w:val="20"/>
                  <w:lang w:val="en-US"/>
                </w:rPr>
                <w:t>2.69</w:t>
              </w:r>
            </w:ins>
          </w:p>
        </w:tc>
      </w:tr>
      <w:tr w:rsidR="00C97A89" w:rsidRPr="00C97A89" w:rsidTr="0048438B">
        <w:tblPrEx>
          <w:tblPrExChange w:id="3260" w:author="Nick.Tolimieri" w:date="2022-09-06T14:24:00Z">
            <w:tblPrEx>
              <w:tblW w:w="10017" w:type="dxa"/>
            </w:tblPrEx>
          </w:tblPrExChange>
        </w:tblPrEx>
        <w:trPr>
          <w:trHeight w:val="255"/>
          <w:ins w:id="3261" w:author="Nick.Tolimieri" w:date="2022-09-06T13:51:00Z"/>
          <w:trPrChange w:id="326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6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4" w:author="Nick.Tolimieri" w:date="2022-09-06T13:51:00Z"/>
                <w:color w:val="000000"/>
                <w:sz w:val="20"/>
                <w:szCs w:val="20"/>
                <w:lang w:val="en-US"/>
              </w:rPr>
            </w:pPr>
            <w:ins w:id="326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7" w:author="Nick.Tolimieri" w:date="2022-09-06T13:51:00Z"/>
                <w:color w:val="000000"/>
                <w:sz w:val="20"/>
                <w:szCs w:val="20"/>
                <w:lang w:val="en-US"/>
              </w:rPr>
            </w:pPr>
            <w:ins w:id="3268"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6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0" w:author="Nick.Tolimieri" w:date="2022-09-06T13:51:00Z"/>
                <w:color w:val="000000"/>
                <w:sz w:val="20"/>
                <w:szCs w:val="20"/>
                <w:lang w:val="en-US"/>
              </w:rPr>
            </w:pPr>
            <w:ins w:id="3271"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3" w:author="Nick.Tolimieri" w:date="2022-09-06T13:51:00Z"/>
                <w:color w:val="000000"/>
                <w:sz w:val="20"/>
                <w:szCs w:val="20"/>
                <w:lang w:val="en-US"/>
              </w:rPr>
            </w:pPr>
            <w:ins w:id="3274"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6" w:author="Nick.Tolimieri" w:date="2022-09-06T13:51:00Z"/>
                <w:color w:val="000000"/>
                <w:sz w:val="20"/>
                <w:szCs w:val="20"/>
                <w:lang w:val="en-US"/>
              </w:rPr>
            </w:pPr>
            <w:ins w:id="3277"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27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9" w:author="Nick.Tolimieri" w:date="2022-09-06T13:51:00Z"/>
                <w:color w:val="000000"/>
                <w:sz w:val="20"/>
                <w:szCs w:val="20"/>
                <w:lang w:val="en-US"/>
              </w:rPr>
            </w:pPr>
            <w:ins w:id="3280"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2" w:author="Nick.Tolimieri" w:date="2022-09-06T13:51:00Z"/>
                <w:color w:val="000000"/>
                <w:sz w:val="20"/>
                <w:szCs w:val="20"/>
                <w:lang w:val="en-US"/>
              </w:rPr>
            </w:pPr>
            <w:ins w:id="328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5" w:author="Nick.Tolimieri" w:date="2022-09-06T13:51:00Z"/>
                <w:color w:val="000000"/>
                <w:sz w:val="20"/>
                <w:szCs w:val="20"/>
                <w:lang w:val="en-US"/>
              </w:rPr>
            </w:pPr>
            <w:ins w:id="3286"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8" w:author="Nick.Tolimieri" w:date="2022-09-06T13:51:00Z"/>
                <w:color w:val="000000"/>
                <w:sz w:val="20"/>
                <w:szCs w:val="20"/>
                <w:lang w:val="en-US"/>
              </w:rPr>
            </w:pPr>
            <w:ins w:id="3289"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1" w:author="Nick.Tolimieri" w:date="2022-09-06T13:51:00Z"/>
                <w:color w:val="000000"/>
                <w:sz w:val="20"/>
                <w:szCs w:val="20"/>
                <w:lang w:val="en-US"/>
              </w:rPr>
            </w:pPr>
            <w:ins w:id="3292"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4" w:author="Nick.Tolimieri" w:date="2022-09-06T13:51:00Z"/>
                <w:color w:val="000000"/>
                <w:sz w:val="20"/>
                <w:szCs w:val="20"/>
                <w:lang w:val="en-US"/>
              </w:rPr>
            </w:pPr>
            <w:ins w:id="3295" w:author="Nick.Tolimieri" w:date="2022-09-06T13:51:00Z">
              <w:r w:rsidRPr="00C97A89">
                <w:rPr>
                  <w:color w:val="000000"/>
                  <w:sz w:val="20"/>
                  <w:szCs w:val="20"/>
                  <w:lang w:val="en-US"/>
                </w:rPr>
                <w:t>3.45</w:t>
              </w:r>
            </w:ins>
          </w:p>
        </w:tc>
      </w:tr>
      <w:tr w:rsidR="00C97A89" w:rsidRPr="00C97A89" w:rsidTr="0048438B">
        <w:tblPrEx>
          <w:tblPrExChange w:id="3296" w:author="Nick.Tolimieri" w:date="2022-09-06T14:24:00Z">
            <w:tblPrEx>
              <w:tblW w:w="10017" w:type="dxa"/>
            </w:tblPrEx>
          </w:tblPrExChange>
        </w:tblPrEx>
        <w:trPr>
          <w:trHeight w:val="255"/>
          <w:ins w:id="3297" w:author="Nick.Tolimieri" w:date="2022-09-06T13:51:00Z"/>
          <w:trPrChange w:id="329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9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0" w:author="Nick.Tolimieri" w:date="2022-09-06T13:51:00Z"/>
                <w:color w:val="000000"/>
                <w:sz w:val="20"/>
                <w:szCs w:val="20"/>
                <w:lang w:val="en-US"/>
              </w:rPr>
            </w:pPr>
            <w:ins w:id="330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3" w:author="Nick.Tolimieri" w:date="2022-09-06T13:51:00Z"/>
                <w:color w:val="000000"/>
                <w:sz w:val="20"/>
                <w:szCs w:val="20"/>
                <w:lang w:val="en-US"/>
              </w:rPr>
            </w:pPr>
            <w:ins w:id="3304"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6" w:author="Nick.Tolimieri" w:date="2022-09-06T13:51:00Z"/>
                <w:color w:val="000000"/>
                <w:sz w:val="20"/>
                <w:szCs w:val="20"/>
                <w:lang w:val="en-US"/>
              </w:rPr>
            </w:pPr>
            <w:ins w:id="330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0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9" w:author="Nick.Tolimieri" w:date="2022-09-06T13:51:00Z"/>
                <w:color w:val="000000"/>
                <w:sz w:val="20"/>
                <w:szCs w:val="20"/>
                <w:lang w:val="en-US"/>
              </w:rPr>
            </w:pPr>
            <w:ins w:id="331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2" w:author="Nick.Tolimieri" w:date="2022-09-06T13:51:00Z"/>
                <w:color w:val="000000"/>
                <w:sz w:val="20"/>
                <w:szCs w:val="20"/>
                <w:lang w:val="en-US"/>
              </w:rPr>
            </w:pPr>
            <w:ins w:id="331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31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5" w:author="Nick.Tolimieri" w:date="2022-09-06T13:51:00Z"/>
                <w:color w:val="000000"/>
                <w:sz w:val="20"/>
                <w:szCs w:val="20"/>
                <w:lang w:val="en-US"/>
              </w:rPr>
            </w:pPr>
            <w:ins w:id="331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18" w:author="Nick.Tolimieri" w:date="2022-09-06T13:51:00Z"/>
                <w:color w:val="000000"/>
                <w:sz w:val="20"/>
                <w:szCs w:val="20"/>
                <w:lang w:val="en-US"/>
              </w:rPr>
            </w:pPr>
            <w:ins w:id="331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1" w:author="Nick.Tolimieri" w:date="2022-09-06T13:51:00Z"/>
                <w:color w:val="000000"/>
                <w:sz w:val="20"/>
                <w:szCs w:val="20"/>
                <w:lang w:val="en-US"/>
              </w:rPr>
            </w:pPr>
            <w:ins w:id="332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4" w:author="Nick.Tolimieri" w:date="2022-09-06T13:51:00Z"/>
                <w:color w:val="000000"/>
                <w:sz w:val="20"/>
                <w:szCs w:val="20"/>
                <w:lang w:val="en-US"/>
              </w:rPr>
            </w:pPr>
            <w:ins w:id="33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7" w:author="Nick.Tolimieri" w:date="2022-09-06T13:51:00Z"/>
                <w:color w:val="000000"/>
                <w:sz w:val="20"/>
                <w:szCs w:val="20"/>
                <w:lang w:val="en-US"/>
              </w:rPr>
            </w:pPr>
            <w:ins w:id="33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0" w:author="Nick.Tolimieri" w:date="2022-09-06T13:51:00Z"/>
                <w:color w:val="000000"/>
                <w:sz w:val="20"/>
                <w:szCs w:val="20"/>
                <w:lang w:val="en-US"/>
              </w:rPr>
            </w:pPr>
            <w:ins w:id="3331" w:author="Nick.Tolimieri" w:date="2022-09-06T13:51:00Z">
              <w:r w:rsidRPr="00C97A89">
                <w:rPr>
                  <w:color w:val="000000"/>
                  <w:sz w:val="20"/>
                  <w:szCs w:val="20"/>
                  <w:lang w:val="en-US"/>
                </w:rPr>
                <w:t>-</w:t>
              </w:r>
            </w:ins>
          </w:p>
        </w:tc>
      </w:tr>
      <w:tr w:rsidR="00C97A89" w:rsidRPr="00C97A89" w:rsidTr="0048438B">
        <w:tblPrEx>
          <w:tblPrExChange w:id="3332" w:author="Nick.Tolimieri" w:date="2022-09-06T14:24:00Z">
            <w:tblPrEx>
              <w:tblW w:w="10017" w:type="dxa"/>
            </w:tblPrEx>
          </w:tblPrExChange>
        </w:tblPrEx>
        <w:trPr>
          <w:trHeight w:val="255"/>
          <w:ins w:id="3333" w:author="Nick.Tolimieri" w:date="2022-09-06T13:51:00Z"/>
          <w:trPrChange w:id="333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33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6" w:author="Nick.Tolimieri" w:date="2022-09-06T13:51:00Z"/>
                <w:color w:val="000000"/>
                <w:sz w:val="20"/>
                <w:szCs w:val="20"/>
                <w:lang w:val="en-US"/>
              </w:rPr>
            </w:pPr>
            <w:ins w:id="333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3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39" w:author="Nick.Tolimieri" w:date="2022-09-06T13:51:00Z"/>
                <w:color w:val="000000"/>
                <w:sz w:val="20"/>
                <w:szCs w:val="20"/>
                <w:lang w:val="en-US"/>
              </w:rPr>
            </w:pPr>
            <w:ins w:id="3340"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2" w:author="Nick.Tolimieri" w:date="2022-09-06T13:51:00Z"/>
                <w:color w:val="000000"/>
                <w:sz w:val="20"/>
                <w:szCs w:val="20"/>
                <w:lang w:val="en-US"/>
              </w:rPr>
            </w:pPr>
            <w:ins w:id="3343"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5" w:author="Nick.Tolimieri" w:date="2022-09-06T13:51:00Z"/>
                <w:color w:val="000000"/>
                <w:sz w:val="20"/>
                <w:szCs w:val="20"/>
                <w:lang w:val="en-US"/>
              </w:rPr>
            </w:pPr>
            <w:ins w:id="3346"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8" w:author="Nick.Tolimieri" w:date="2022-09-06T13:51:00Z"/>
                <w:color w:val="000000"/>
                <w:sz w:val="20"/>
                <w:szCs w:val="20"/>
                <w:lang w:val="en-US"/>
              </w:rPr>
            </w:pPr>
            <w:ins w:id="334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35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1" w:author="Nick.Tolimieri" w:date="2022-09-06T13:51:00Z"/>
                <w:color w:val="000000"/>
                <w:sz w:val="20"/>
                <w:szCs w:val="20"/>
                <w:lang w:val="en-US"/>
              </w:rPr>
            </w:pPr>
            <w:ins w:id="3352"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4" w:author="Nick.Tolimieri" w:date="2022-09-06T13:51:00Z"/>
                <w:color w:val="000000"/>
                <w:sz w:val="20"/>
                <w:szCs w:val="20"/>
                <w:lang w:val="en-US"/>
              </w:rPr>
            </w:pPr>
            <w:ins w:id="335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7" w:author="Nick.Tolimieri" w:date="2022-09-06T13:51:00Z"/>
                <w:color w:val="000000"/>
                <w:sz w:val="20"/>
                <w:szCs w:val="20"/>
                <w:lang w:val="en-US"/>
              </w:rPr>
            </w:pPr>
            <w:ins w:id="3358"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0" w:author="Nick.Tolimieri" w:date="2022-09-06T13:51:00Z"/>
                <w:color w:val="000000"/>
                <w:sz w:val="20"/>
                <w:szCs w:val="20"/>
                <w:lang w:val="en-US"/>
              </w:rPr>
            </w:pPr>
            <w:ins w:id="3361"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3" w:author="Nick.Tolimieri" w:date="2022-09-06T13:51:00Z"/>
                <w:color w:val="000000"/>
                <w:sz w:val="20"/>
                <w:szCs w:val="20"/>
                <w:lang w:val="en-US"/>
              </w:rPr>
            </w:pPr>
            <w:ins w:id="3364"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6" w:author="Nick.Tolimieri" w:date="2022-09-06T13:51:00Z"/>
                <w:color w:val="000000"/>
                <w:sz w:val="20"/>
                <w:szCs w:val="20"/>
                <w:lang w:val="en-US"/>
              </w:rPr>
            </w:pPr>
            <w:ins w:id="3367" w:author="Nick.Tolimieri" w:date="2022-09-06T13:51:00Z">
              <w:r w:rsidRPr="00C97A89">
                <w:rPr>
                  <w:color w:val="000000"/>
                  <w:sz w:val="20"/>
                  <w:szCs w:val="20"/>
                  <w:lang w:val="en-US"/>
                </w:rPr>
                <w:t>2.37</w:t>
              </w:r>
            </w:ins>
          </w:p>
        </w:tc>
      </w:tr>
      <w:tr w:rsidR="00C97A89" w:rsidRPr="00C97A89" w:rsidTr="0048438B">
        <w:tblPrEx>
          <w:tblPrExChange w:id="3368" w:author="Nick.Tolimieri" w:date="2022-09-06T14:24:00Z">
            <w:tblPrEx>
              <w:tblW w:w="10017" w:type="dxa"/>
            </w:tblPrEx>
          </w:tblPrExChange>
        </w:tblPrEx>
        <w:trPr>
          <w:trHeight w:val="255"/>
          <w:ins w:id="3369" w:author="Nick.Tolimieri" w:date="2022-09-06T13:51:00Z"/>
          <w:trPrChange w:id="337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37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2" w:author="Nick.Tolimieri" w:date="2022-09-06T13:51:00Z"/>
                <w:color w:val="000000"/>
                <w:sz w:val="20"/>
                <w:szCs w:val="20"/>
                <w:lang w:val="en-US"/>
              </w:rPr>
            </w:pPr>
            <w:ins w:id="337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5" w:author="Nick.Tolimieri" w:date="2022-09-06T13:51:00Z"/>
                <w:color w:val="000000"/>
                <w:sz w:val="20"/>
                <w:szCs w:val="20"/>
                <w:lang w:val="en-US"/>
              </w:rPr>
            </w:pPr>
            <w:ins w:id="3376"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8" w:author="Nick.Tolimieri" w:date="2022-09-06T13:51:00Z"/>
                <w:color w:val="000000"/>
                <w:sz w:val="20"/>
                <w:szCs w:val="20"/>
                <w:lang w:val="en-US"/>
              </w:rPr>
            </w:pPr>
            <w:ins w:id="3379"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1" w:author="Nick.Tolimieri" w:date="2022-09-06T13:51:00Z"/>
                <w:color w:val="000000"/>
                <w:sz w:val="20"/>
                <w:szCs w:val="20"/>
                <w:lang w:val="en-US"/>
              </w:rPr>
            </w:pPr>
            <w:ins w:id="3382"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4" w:author="Nick.Tolimieri" w:date="2022-09-06T13:51:00Z"/>
                <w:color w:val="000000"/>
                <w:sz w:val="20"/>
                <w:szCs w:val="20"/>
                <w:lang w:val="en-US"/>
              </w:rPr>
            </w:pPr>
            <w:ins w:id="3385"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338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7" w:author="Nick.Tolimieri" w:date="2022-09-06T13:51:00Z"/>
                <w:color w:val="000000"/>
                <w:sz w:val="20"/>
                <w:szCs w:val="20"/>
                <w:lang w:val="en-US"/>
              </w:rPr>
            </w:pPr>
            <w:ins w:id="3388"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8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0" w:author="Nick.Tolimieri" w:date="2022-09-06T13:51:00Z"/>
                <w:color w:val="000000"/>
                <w:sz w:val="20"/>
                <w:szCs w:val="20"/>
                <w:lang w:val="en-US"/>
              </w:rPr>
            </w:pPr>
            <w:ins w:id="339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3" w:author="Nick.Tolimieri" w:date="2022-09-06T13:51:00Z"/>
                <w:color w:val="000000"/>
                <w:sz w:val="20"/>
                <w:szCs w:val="20"/>
                <w:lang w:val="en-US"/>
              </w:rPr>
            </w:pPr>
            <w:ins w:id="3394"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6" w:author="Nick.Tolimieri" w:date="2022-09-06T13:51:00Z"/>
                <w:color w:val="000000"/>
                <w:sz w:val="20"/>
                <w:szCs w:val="20"/>
                <w:lang w:val="en-US"/>
              </w:rPr>
            </w:pPr>
            <w:ins w:id="3397"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3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9" w:author="Nick.Tolimieri" w:date="2022-09-06T13:51:00Z"/>
                <w:color w:val="000000"/>
                <w:sz w:val="20"/>
                <w:szCs w:val="20"/>
                <w:lang w:val="en-US"/>
              </w:rPr>
            </w:pPr>
            <w:ins w:id="3400"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2" w:author="Nick.Tolimieri" w:date="2022-09-06T13:51:00Z"/>
                <w:color w:val="000000"/>
                <w:sz w:val="20"/>
                <w:szCs w:val="20"/>
                <w:lang w:val="en-US"/>
              </w:rPr>
            </w:pPr>
            <w:ins w:id="3403" w:author="Nick.Tolimieri" w:date="2022-09-06T13:51:00Z">
              <w:r w:rsidRPr="00C97A89">
                <w:rPr>
                  <w:color w:val="000000"/>
                  <w:sz w:val="20"/>
                  <w:szCs w:val="20"/>
                  <w:lang w:val="en-US"/>
                </w:rPr>
                <w:t>3.29</w:t>
              </w:r>
            </w:ins>
          </w:p>
        </w:tc>
      </w:tr>
      <w:tr w:rsidR="00C97A89" w:rsidRPr="00C97A89" w:rsidTr="0048438B">
        <w:tblPrEx>
          <w:tblPrExChange w:id="3404" w:author="Nick.Tolimieri" w:date="2022-09-06T14:24:00Z">
            <w:tblPrEx>
              <w:tblW w:w="10017" w:type="dxa"/>
            </w:tblPrEx>
          </w:tblPrExChange>
        </w:tblPrEx>
        <w:trPr>
          <w:trHeight w:val="255"/>
          <w:ins w:id="3405" w:author="Nick.Tolimieri" w:date="2022-09-06T13:51:00Z"/>
          <w:trPrChange w:id="340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0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08" w:author="Nick.Tolimieri" w:date="2022-09-06T13:51:00Z"/>
                <w:color w:val="000000"/>
                <w:sz w:val="20"/>
                <w:szCs w:val="20"/>
                <w:lang w:val="en-US"/>
              </w:rPr>
            </w:pPr>
            <w:ins w:id="340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1" w:author="Nick.Tolimieri" w:date="2022-09-06T13:51:00Z"/>
                <w:color w:val="000000"/>
                <w:sz w:val="20"/>
                <w:szCs w:val="20"/>
                <w:lang w:val="en-US"/>
              </w:rPr>
            </w:pPr>
            <w:ins w:id="3412"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4" w:author="Nick.Tolimieri" w:date="2022-09-06T13:51:00Z"/>
                <w:color w:val="000000"/>
                <w:sz w:val="20"/>
                <w:szCs w:val="20"/>
                <w:lang w:val="en-US"/>
              </w:rPr>
            </w:pPr>
            <w:ins w:id="34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7" w:author="Nick.Tolimieri" w:date="2022-09-06T13:51:00Z"/>
                <w:color w:val="000000"/>
                <w:sz w:val="20"/>
                <w:szCs w:val="20"/>
                <w:lang w:val="en-US"/>
              </w:rPr>
            </w:pPr>
            <w:ins w:id="3418"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1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0" w:author="Nick.Tolimieri" w:date="2022-09-06T13:51:00Z"/>
                <w:color w:val="000000"/>
                <w:sz w:val="20"/>
                <w:szCs w:val="20"/>
                <w:lang w:val="en-US"/>
              </w:rPr>
            </w:pPr>
            <w:ins w:id="342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42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3" w:author="Nick.Tolimieri" w:date="2022-09-06T13:51:00Z"/>
                <w:color w:val="000000"/>
                <w:sz w:val="20"/>
                <w:szCs w:val="20"/>
                <w:lang w:val="en-US"/>
              </w:rPr>
            </w:pPr>
            <w:ins w:id="3424"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6" w:author="Nick.Tolimieri" w:date="2022-09-06T13:51:00Z"/>
                <w:color w:val="000000"/>
                <w:sz w:val="20"/>
                <w:szCs w:val="20"/>
                <w:lang w:val="en-US"/>
              </w:rPr>
            </w:pPr>
            <w:ins w:id="3427"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2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9" w:author="Nick.Tolimieri" w:date="2022-09-06T13:51:00Z"/>
                <w:color w:val="000000"/>
                <w:sz w:val="20"/>
                <w:szCs w:val="20"/>
                <w:lang w:val="en-US"/>
              </w:rPr>
            </w:pPr>
            <w:ins w:id="3430"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2" w:author="Nick.Tolimieri" w:date="2022-09-06T13:51:00Z"/>
                <w:color w:val="000000"/>
                <w:sz w:val="20"/>
                <w:szCs w:val="20"/>
                <w:lang w:val="en-US"/>
              </w:rPr>
            </w:pPr>
            <w:ins w:id="3433"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5" w:author="Nick.Tolimieri" w:date="2022-09-06T13:51:00Z"/>
                <w:color w:val="000000"/>
                <w:sz w:val="20"/>
                <w:szCs w:val="20"/>
                <w:lang w:val="en-US"/>
              </w:rPr>
            </w:pPr>
            <w:ins w:id="3436"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8" w:author="Nick.Tolimieri" w:date="2022-09-06T13:51:00Z"/>
                <w:color w:val="000000"/>
                <w:sz w:val="20"/>
                <w:szCs w:val="20"/>
                <w:lang w:val="en-US"/>
              </w:rPr>
            </w:pPr>
            <w:ins w:id="3439" w:author="Nick.Tolimieri" w:date="2022-09-06T13:51:00Z">
              <w:r w:rsidRPr="00C97A89">
                <w:rPr>
                  <w:color w:val="000000"/>
                  <w:sz w:val="20"/>
                  <w:szCs w:val="20"/>
                  <w:lang w:val="en-US"/>
                </w:rPr>
                <w:t>2.78</w:t>
              </w:r>
            </w:ins>
          </w:p>
        </w:tc>
      </w:tr>
      <w:tr w:rsidR="00C97A89" w:rsidRPr="00C97A89" w:rsidTr="0048438B">
        <w:tblPrEx>
          <w:tblPrExChange w:id="3440" w:author="Nick.Tolimieri" w:date="2022-09-06T14:24:00Z">
            <w:tblPrEx>
              <w:tblW w:w="10017" w:type="dxa"/>
            </w:tblPrEx>
          </w:tblPrExChange>
        </w:tblPrEx>
        <w:trPr>
          <w:trHeight w:val="255"/>
          <w:ins w:id="3441" w:author="Nick.Tolimieri" w:date="2022-09-06T13:51:00Z"/>
          <w:trPrChange w:id="344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4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4" w:author="Nick.Tolimieri" w:date="2022-09-06T13:51:00Z"/>
                <w:color w:val="000000"/>
                <w:sz w:val="20"/>
                <w:szCs w:val="20"/>
                <w:lang w:val="en-US"/>
              </w:rPr>
            </w:pPr>
            <w:ins w:id="344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7" w:author="Nick.Tolimieri" w:date="2022-09-06T13:51:00Z"/>
                <w:color w:val="000000"/>
                <w:sz w:val="20"/>
                <w:szCs w:val="20"/>
                <w:lang w:val="en-US"/>
              </w:rPr>
            </w:pPr>
            <w:ins w:id="3448"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4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0" w:author="Nick.Tolimieri" w:date="2022-09-06T13:51:00Z"/>
                <w:color w:val="000000"/>
                <w:sz w:val="20"/>
                <w:szCs w:val="20"/>
                <w:lang w:val="en-US"/>
              </w:rPr>
            </w:pPr>
            <w:ins w:id="3451"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3" w:author="Nick.Tolimieri" w:date="2022-09-06T13:51:00Z"/>
                <w:color w:val="000000"/>
                <w:sz w:val="20"/>
                <w:szCs w:val="20"/>
                <w:lang w:val="en-US"/>
              </w:rPr>
            </w:pPr>
            <w:ins w:id="3454"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6" w:author="Nick.Tolimieri" w:date="2022-09-06T13:51:00Z"/>
                <w:color w:val="000000"/>
                <w:sz w:val="20"/>
                <w:szCs w:val="20"/>
                <w:lang w:val="en-US"/>
              </w:rPr>
            </w:pPr>
            <w:ins w:id="3457"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45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9" w:author="Nick.Tolimieri" w:date="2022-09-06T13:51:00Z"/>
                <w:color w:val="000000"/>
                <w:sz w:val="20"/>
                <w:szCs w:val="20"/>
                <w:lang w:val="en-US"/>
              </w:rPr>
            </w:pPr>
            <w:ins w:id="3460"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2" w:author="Nick.Tolimieri" w:date="2022-09-06T13:51:00Z"/>
                <w:color w:val="000000"/>
                <w:sz w:val="20"/>
                <w:szCs w:val="20"/>
                <w:lang w:val="en-US"/>
              </w:rPr>
            </w:pPr>
            <w:ins w:id="346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5" w:author="Nick.Tolimieri" w:date="2022-09-06T13:51:00Z"/>
                <w:color w:val="000000"/>
                <w:sz w:val="20"/>
                <w:szCs w:val="20"/>
                <w:lang w:val="en-US"/>
              </w:rPr>
            </w:pPr>
            <w:ins w:id="3466"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8" w:author="Nick.Tolimieri" w:date="2022-09-06T13:51:00Z"/>
                <w:color w:val="000000"/>
                <w:sz w:val="20"/>
                <w:szCs w:val="20"/>
                <w:lang w:val="en-US"/>
              </w:rPr>
            </w:pPr>
            <w:ins w:id="3469"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1" w:author="Nick.Tolimieri" w:date="2022-09-06T13:51:00Z"/>
                <w:color w:val="000000"/>
                <w:sz w:val="20"/>
                <w:szCs w:val="20"/>
                <w:lang w:val="en-US"/>
              </w:rPr>
            </w:pPr>
            <w:ins w:id="3472"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4" w:author="Nick.Tolimieri" w:date="2022-09-06T13:51:00Z"/>
                <w:color w:val="000000"/>
                <w:sz w:val="20"/>
                <w:szCs w:val="20"/>
                <w:lang w:val="en-US"/>
              </w:rPr>
            </w:pPr>
            <w:ins w:id="3475" w:author="Nick.Tolimieri" w:date="2022-09-06T13:51:00Z">
              <w:r w:rsidRPr="00C97A89">
                <w:rPr>
                  <w:color w:val="000000"/>
                  <w:sz w:val="20"/>
                  <w:szCs w:val="20"/>
                  <w:lang w:val="en-US"/>
                </w:rPr>
                <w:t>2.8</w:t>
              </w:r>
            </w:ins>
          </w:p>
        </w:tc>
      </w:tr>
      <w:tr w:rsidR="00C97A89" w:rsidRPr="00C97A89" w:rsidTr="0048438B">
        <w:tblPrEx>
          <w:tblPrExChange w:id="3476" w:author="Nick.Tolimieri" w:date="2022-09-06T14:24:00Z">
            <w:tblPrEx>
              <w:tblW w:w="10017" w:type="dxa"/>
            </w:tblPrEx>
          </w:tblPrExChange>
        </w:tblPrEx>
        <w:trPr>
          <w:trHeight w:val="255"/>
          <w:ins w:id="3477" w:author="Nick.Tolimieri" w:date="2022-09-06T13:51:00Z"/>
          <w:trPrChange w:id="347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7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0" w:author="Nick.Tolimieri" w:date="2022-09-06T13:51:00Z"/>
                <w:color w:val="000000"/>
                <w:sz w:val="20"/>
                <w:szCs w:val="20"/>
                <w:lang w:val="en-US"/>
              </w:rPr>
            </w:pPr>
            <w:ins w:id="348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3" w:author="Nick.Tolimieri" w:date="2022-09-06T13:51:00Z"/>
                <w:color w:val="000000"/>
                <w:sz w:val="20"/>
                <w:szCs w:val="20"/>
                <w:lang w:val="en-US"/>
              </w:rPr>
            </w:pPr>
            <w:ins w:id="3484"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6" w:author="Nick.Tolimieri" w:date="2022-09-06T13:51:00Z"/>
                <w:color w:val="000000"/>
                <w:sz w:val="20"/>
                <w:szCs w:val="20"/>
                <w:lang w:val="en-US"/>
              </w:rPr>
            </w:pPr>
            <w:ins w:id="3487"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8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9" w:author="Nick.Tolimieri" w:date="2022-09-06T13:51:00Z"/>
                <w:color w:val="000000"/>
                <w:sz w:val="20"/>
                <w:szCs w:val="20"/>
                <w:lang w:val="en-US"/>
              </w:rPr>
            </w:pPr>
            <w:ins w:id="3490"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2" w:author="Nick.Tolimieri" w:date="2022-09-06T13:51:00Z"/>
                <w:color w:val="000000"/>
                <w:sz w:val="20"/>
                <w:szCs w:val="20"/>
                <w:lang w:val="en-US"/>
              </w:rPr>
            </w:pPr>
            <w:ins w:id="3493"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49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5" w:author="Nick.Tolimieri" w:date="2022-09-06T13:51:00Z"/>
                <w:color w:val="000000"/>
                <w:sz w:val="20"/>
                <w:szCs w:val="20"/>
                <w:lang w:val="en-US"/>
              </w:rPr>
            </w:pPr>
            <w:ins w:id="3496"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8" w:author="Nick.Tolimieri" w:date="2022-09-06T13:51:00Z"/>
                <w:color w:val="000000"/>
                <w:sz w:val="20"/>
                <w:szCs w:val="20"/>
                <w:lang w:val="en-US"/>
              </w:rPr>
            </w:pPr>
            <w:ins w:id="349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1" w:author="Nick.Tolimieri" w:date="2022-09-06T13:51:00Z"/>
                <w:color w:val="000000"/>
                <w:sz w:val="20"/>
                <w:szCs w:val="20"/>
                <w:lang w:val="en-US"/>
              </w:rPr>
            </w:pPr>
            <w:ins w:id="3502"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4" w:author="Nick.Tolimieri" w:date="2022-09-06T13:51:00Z"/>
                <w:color w:val="000000"/>
                <w:sz w:val="20"/>
                <w:szCs w:val="20"/>
                <w:lang w:val="en-US"/>
              </w:rPr>
            </w:pPr>
            <w:ins w:id="3505"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7" w:author="Nick.Tolimieri" w:date="2022-09-06T13:51:00Z"/>
                <w:color w:val="000000"/>
                <w:sz w:val="20"/>
                <w:szCs w:val="20"/>
                <w:lang w:val="en-US"/>
              </w:rPr>
            </w:pPr>
            <w:ins w:id="3508"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0" w:author="Nick.Tolimieri" w:date="2022-09-06T13:51:00Z"/>
                <w:color w:val="000000"/>
                <w:sz w:val="20"/>
                <w:szCs w:val="20"/>
                <w:lang w:val="en-US"/>
              </w:rPr>
            </w:pPr>
            <w:ins w:id="3511" w:author="Nick.Tolimieri" w:date="2022-09-06T13:51:00Z">
              <w:r w:rsidRPr="00C97A89">
                <w:rPr>
                  <w:color w:val="000000"/>
                  <w:sz w:val="20"/>
                  <w:szCs w:val="20"/>
                  <w:lang w:val="en-US"/>
                </w:rPr>
                <w:t>2.84</w:t>
              </w:r>
            </w:ins>
          </w:p>
        </w:tc>
      </w:tr>
      <w:tr w:rsidR="00C97A89" w:rsidRPr="00C97A89" w:rsidTr="0048438B">
        <w:tblPrEx>
          <w:tblPrExChange w:id="3512" w:author="Nick.Tolimieri" w:date="2022-09-06T14:24:00Z">
            <w:tblPrEx>
              <w:tblW w:w="10017" w:type="dxa"/>
            </w:tblPrEx>
          </w:tblPrExChange>
        </w:tblPrEx>
        <w:trPr>
          <w:trHeight w:val="255"/>
          <w:ins w:id="3513" w:author="Nick.Tolimieri" w:date="2022-09-06T13:51:00Z"/>
          <w:trPrChange w:id="351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1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6" w:author="Nick.Tolimieri" w:date="2022-09-06T13:51:00Z"/>
                <w:color w:val="000000"/>
                <w:sz w:val="20"/>
                <w:szCs w:val="20"/>
                <w:lang w:val="en-US"/>
              </w:rPr>
            </w:pPr>
            <w:ins w:id="351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1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9" w:author="Nick.Tolimieri" w:date="2022-09-06T13:51:00Z"/>
                <w:color w:val="000000"/>
                <w:sz w:val="20"/>
                <w:szCs w:val="20"/>
                <w:lang w:val="en-US"/>
              </w:rPr>
            </w:pPr>
            <w:ins w:id="3520"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2" w:author="Nick.Tolimieri" w:date="2022-09-06T13:51:00Z"/>
                <w:color w:val="000000"/>
                <w:sz w:val="20"/>
                <w:szCs w:val="20"/>
                <w:lang w:val="en-US"/>
              </w:rPr>
            </w:pPr>
            <w:ins w:id="3523"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5" w:author="Nick.Tolimieri" w:date="2022-09-06T13:51:00Z"/>
                <w:color w:val="000000"/>
                <w:sz w:val="20"/>
                <w:szCs w:val="20"/>
                <w:lang w:val="en-US"/>
              </w:rPr>
            </w:pPr>
            <w:ins w:id="3526"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8" w:author="Nick.Tolimieri" w:date="2022-09-06T13:51:00Z"/>
                <w:color w:val="000000"/>
                <w:sz w:val="20"/>
                <w:szCs w:val="20"/>
                <w:lang w:val="en-US"/>
              </w:rPr>
            </w:pPr>
            <w:ins w:id="352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53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1" w:author="Nick.Tolimieri" w:date="2022-09-06T13:51:00Z"/>
                <w:color w:val="000000"/>
                <w:sz w:val="20"/>
                <w:szCs w:val="20"/>
                <w:lang w:val="en-US"/>
              </w:rPr>
            </w:pPr>
            <w:ins w:id="3532"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4" w:author="Nick.Tolimieri" w:date="2022-09-06T13:51:00Z"/>
                <w:color w:val="000000"/>
                <w:sz w:val="20"/>
                <w:szCs w:val="20"/>
                <w:lang w:val="en-US"/>
              </w:rPr>
            </w:pPr>
            <w:ins w:id="3535"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7" w:author="Nick.Tolimieri" w:date="2022-09-06T13:51:00Z"/>
                <w:color w:val="000000"/>
                <w:sz w:val="20"/>
                <w:szCs w:val="20"/>
                <w:lang w:val="en-US"/>
              </w:rPr>
            </w:pPr>
            <w:ins w:id="3538"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0" w:author="Nick.Tolimieri" w:date="2022-09-06T13:51:00Z"/>
                <w:color w:val="000000"/>
                <w:sz w:val="20"/>
                <w:szCs w:val="20"/>
                <w:lang w:val="en-US"/>
              </w:rPr>
            </w:pPr>
            <w:ins w:id="3541"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3" w:author="Nick.Tolimieri" w:date="2022-09-06T13:51:00Z"/>
                <w:color w:val="000000"/>
                <w:sz w:val="20"/>
                <w:szCs w:val="20"/>
                <w:lang w:val="en-US"/>
              </w:rPr>
            </w:pPr>
            <w:ins w:id="3544"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6" w:author="Nick.Tolimieri" w:date="2022-09-06T13:51:00Z"/>
                <w:color w:val="000000"/>
                <w:sz w:val="20"/>
                <w:szCs w:val="20"/>
                <w:lang w:val="en-US"/>
              </w:rPr>
            </w:pPr>
            <w:ins w:id="3547" w:author="Nick.Tolimieri" w:date="2022-09-06T13:51:00Z">
              <w:r w:rsidRPr="00C97A89">
                <w:rPr>
                  <w:color w:val="000000"/>
                  <w:sz w:val="20"/>
                  <w:szCs w:val="20"/>
                  <w:lang w:val="en-US"/>
                </w:rPr>
                <w:t>3.96</w:t>
              </w:r>
            </w:ins>
          </w:p>
        </w:tc>
      </w:tr>
      <w:tr w:rsidR="00C97A89" w:rsidRPr="00C97A89" w:rsidTr="0048438B">
        <w:tblPrEx>
          <w:tblPrExChange w:id="3548" w:author="Nick.Tolimieri" w:date="2022-09-06T14:24:00Z">
            <w:tblPrEx>
              <w:tblW w:w="10017" w:type="dxa"/>
            </w:tblPrEx>
          </w:tblPrExChange>
        </w:tblPrEx>
        <w:trPr>
          <w:trHeight w:val="255"/>
          <w:ins w:id="3549" w:author="Nick.Tolimieri" w:date="2022-09-06T13:51:00Z"/>
          <w:trPrChange w:id="355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5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2" w:author="Nick.Tolimieri" w:date="2022-09-06T13:51:00Z"/>
                <w:color w:val="000000"/>
                <w:sz w:val="20"/>
                <w:szCs w:val="20"/>
                <w:lang w:val="en-US"/>
              </w:rPr>
            </w:pPr>
            <w:ins w:id="355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5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5" w:author="Nick.Tolimieri" w:date="2022-09-06T13:51:00Z"/>
                <w:color w:val="000000"/>
                <w:sz w:val="20"/>
                <w:szCs w:val="20"/>
                <w:lang w:val="en-US"/>
              </w:rPr>
            </w:pPr>
            <w:ins w:id="3556"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8" w:author="Nick.Tolimieri" w:date="2022-09-06T13:51:00Z"/>
                <w:color w:val="000000"/>
                <w:sz w:val="20"/>
                <w:szCs w:val="20"/>
                <w:lang w:val="en-US"/>
              </w:rPr>
            </w:pPr>
            <w:ins w:id="3559"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1" w:author="Nick.Tolimieri" w:date="2022-09-06T13:51:00Z"/>
                <w:color w:val="000000"/>
                <w:sz w:val="20"/>
                <w:szCs w:val="20"/>
                <w:lang w:val="en-US"/>
              </w:rPr>
            </w:pPr>
            <w:ins w:id="3562"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4" w:author="Nick.Tolimieri" w:date="2022-09-06T13:51:00Z"/>
                <w:color w:val="000000"/>
                <w:sz w:val="20"/>
                <w:szCs w:val="20"/>
                <w:lang w:val="en-US"/>
              </w:rPr>
            </w:pPr>
            <w:ins w:id="3565"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56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7" w:author="Nick.Tolimieri" w:date="2022-09-06T13:51:00Z"/>
                <w:color w:val="000000"/>
                <w:sz w:val="20"/>
                <w:szCs w:val="20"/>
                <w:lang w:val="en-US"/>
              </w:rPr>
            </w:pPr>
            <w:ins w:id="3568"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6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0" w:author="Nick.Tolimieri" w:date="2022-09-06T13:51:00Z"/>
                <w:color w:val="000000"/>
                <w:sz w:val="20"/>
                <w:szCs w:val="20"/>
                <w:lang w:val="en-US"/>
              </w:rPr>
            </w:pPr>
            <w:ins w:id="3571"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3" w:author="Nick.Tolimieri" w:date="2022-09-06T13:51:00Z"/>
                <w:color w:val="000000"/>
                <w:sz w:val="20"/>
                <w:szCs w:val="20"/>
                <w:lang w:val="en-US"/>
              </w:rPr>
            </w:pPr>
            <w:ins w:id="3574"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6" w:author="Nick.Tolimieri" w:date="2022-09-06T13:51:00Z"/>
                <w:color w:val="000000"/>
                <w:sz w:val="20"/>
                <w:szCs w:val="20"/>
                <w:lang w:val="en-US"/>
              </w:rPr>
            </w:pPr>
            <w:ins w:id="3577"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9" w:author="Nick.Tolimieri" w:date="2022-09-06T13:51:00Z"/>
                <w:color w:val="000000"/>
                <w:sz w:val="20"/>
                <w:szCs w:val="20"/>
                <w:lang w:val="en-US"/>
              </w:rPr>
            </w:pPr>
            <w:ins w:id="3580"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2" w:author="Nick.Tolimieri" w:date="2022-09-06T13:51:00Z"/>
                <w:color w:val="000000"/>
                <w:sz w:val="20"/>
                <w:szCs w:val="20"/>
                <w:lang w:val="en-US"/>
              </w:rPr>
            </w:pPr>
            <w:ins w:id="3583" w:author="Nick.Tolimieri" w:date="2022-09-06T13:51:00Z">
              <w:r w:rsidRPr="00C97A89">
                <w:rPr>
                  <w:color w:val="000000"/>
                  <w:sz w:val="20"/>
                  <w:szCs w:val="20"/>
                  <w:lang w:val="en-US"/>
                </w:rPr>
                <w:t>4.14</w:t>
              </w:r>
            </w:ins>
          </w:p>
        </w:tc>
      </w:tr>
      <w:tr w:rsidR="00C97A89" w:rsidRPr="00C97A89" w:rsidTr="0048438B">
        <w:tblPrEx>
          <w:tblPrExChange w:id="3584" w:author="Nick.Tolimieri" w:date="2022-09-06T14:24:00Z">
            <w:tblPrEx>
              <w:tblW w:w="10017" w:type="dxa"/>
            </w:tblPrEx>
          </w:tblPrExChange>
        </w:tblPrEx>
        <w:trPr>
          <w:trHeight w:val="255"/>
          <w:ins w:id="3585" w:author="Nick.Tolimieri" w:date="2022-09-06T13:51:00Z"/>
          <w:trPrChange w:id="358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8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88" w:author="Nick.Tolimieri" w:date="2022-09-06T13:51:00Z"/>
                <w:color w:val="000000"/>
                <w:sz w:val="20"/>
                <w:szCs w:val="20"/>
                <w:lang w:val="en-US"/>
              </w:rPr>
            </w:pPr>
            <w:ins w:id="358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1" w:author="Nick.Tolimieri" w:date="2022-09-06T13:51:00Z"/>
                <w:color w:val="000000"/>
                <w:sz w:val="20"/>
                <w:szCs w:val="20"/>
                <w:lang w:val="en-US"/>
              </w:rPr>
            </w:pPr>
            <w:ins w:id="3592"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4" w:author="Nick.Tolimieri" w:date="2022-09-06T13:51:00Z"/>
                <w:color w:val="000000"/>
                <w:sz w:val="20"/>
                <w:szCs w:val="20"/>
                <w:lang w:val="en-US"/>
              </w:rPr>
            </w:pPr>
            <w:ins w:id="3595"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7" w:author="Nick.Tolimieri" w:date="2022-09-06T13:51:00Z"/>
                <w:color w:val="000000"/>
                <w:sz w:val="20"/>
                <w:szCs w:val="20"/>
                <w:lang w:val="en-US"/>
              </w:rPr>
            </w:pPr>
            <w:ins w:id="3598"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59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0" w:author="Nick.Tolimieri" w:date="2022-09-06T13:51:00Z"/>
                <w:color w:val="000000"/>
                <w:sz w:val="20"/>
                <w:szCs w:val="20"/>
                <w:lang w:val="en-US"/>
              </w:rPr>
            </w:pPr>
            <w:ins w:id="3601"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60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3" w:author="Nick.Tolimieri" w:date="2022-09-06T13:51:00Z"/>
                <w:color w:val="000000"/>
                <w:sz w:val="20"/>
                <w:szCs w:val="20"/>
                <w:lang w:val="en-US"/>
              </w:rPr>
            </w:pPr>
            <w:ins w:id="3604"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6" w:author="Nick.Tolimieri" w:date="2022-09-06T13:51:00Z"/>
                <w:color w:val="000000"/>
                <w:sz w:val="20"/>
                <w:szCs w:val="20"/>
                <w:lang w:val="en-US"/>
              </w:rPr>
            </w:pPr>
            <w:ins w:id="360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0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9" w:author="Nick.Tolimieri" w:date="2022-09-06T13:51:00Z"/>
                <w:color w:val="000000"/>
                <w:sz w:val="20"/>
                <w:szCs w:val="20"/>
                <w:lang w:val="en-US"/>
              </w:rPr>
            </w:pPr>
            <w:ins w:id="3610"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2" w:author="Nick.Tolimieri" w:date="2022-09-06T13:51:00Z"/>
                <w:color w:val="000000"/>
                <w:sz w:val="20"/>
                <w:szCs w:val="20"/>
                <w:lang w:val="en-US"/>
              </w:rPr>
            </w:pPr>
            <w:ins w:id="3613"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5" w:author="Nick.Tolimieri" w:date="2022-09-06T13:51:00Z"/>
                <w:color w:val="000000"/>
                <w:sz w:val="20"/>
                <w:szCs w:val="20"/>
                <w:lang w:val="en-US"/>
              </w:rPr>
            </w:pPr>
            <w:ins w:id="3616"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8" w:author="Nick.Tolimieri" w:date="2022-09-06T13:51:00Z"/>
                <w:color w:val="000000"/>
                <w:sz w:val="20"/>
                <w:szCs w:val="20"/>
                <w:lang w:val="en-US"/>
              </w:rPr>
            </w:pPr>
            <w:ins w:id="3619" w:author="Nick.Tolimieri" w:date="2022-09-06T13:51:00Z">
              <w:r w:rsidRPr="00C97A89">
                <w:rPr>
                  <w:color w:val="000000"/>
                  <w:sz w:val="20"/>
                  <w:szCs w:val="20"/>
                  <w:lang w:val="en-US"/>
                </w:rPr>
                <w:t>2.92</w:t>
              </w:r>
            </w:ins>
          </w:p>
        </w:tc>
      </w:tr>
      <w:tr w:rsidR="00C97A89" w:rsidRPr="00C97A89" w:rsidTr="0048438B">
        <w:tblPrEx>
          <w:tblPrExChange w:id="3620" w:author="Nick.Tolimieri" w:date="2022-09-06T14:24:00Z">
            <w:tblPrEx>
              <w:tblW w:w="10017" w:type="dxa"/>
            </w:tblPrEx>
          </w:tblPrExChange>
        </w:tblPrEx>
        <w:trPr>
          <w:trHeight w:val="255"/>
          <w:ins w:id="3621" w:author="Nick.Tolimieri" w:date="2022-09-06T13:51:00Z"/>
          <w:trPrChange w:id="362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2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4" w:author="Nick.Tolimieri" w:date="2022-09-06T13:51:00Z"/>
                <w:color w:val="000000"/>
                <w:sz w:val="20"/>
                <w:szCs w:val="20"/>
                <w:lang w:val="en-US"/>
              </w:rPr>
            </w:pPr>
            <w:ins w:id="362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7" w:author="Nick.Tolimieri" w:date="2022-09-06T13:51:00Z"/>
                <w:color w:val="000000"/>
                <w:sz w:val="20"/>
                <w:szCs w:val="20"/>
                <w:lang w:val="en-US"/>
              </w:rPr>
            </w:pPr>
            <w:ins w:id="3628"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2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0" w:author="Nick.Tolimieri" w:date="2022-09-06T13:51:00Z"/>
                <w:color w:val="000000"/>
                <w:sz w:val="20"/>
                <w:szCs w:val="20"/>
                <w:lang w:val="en-US"/>
              </w:rPr>
            </w:pPr>
            <w:ins w:id="3631"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3" w:author="Nick.Tolimieri" w:date="2022-09-06T13:51:00Z"/>
                <w:color w:val="000000"/>
                <w:sz w:val="20"/>
                <w:szCs w:val="20"/>
                <w:lang w:val="en-US"/>
              </w:rPr>
            </w:pPr>
            <w:ins w:id="36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6" w:author="Nick.Tolimieri" w:date="2022-09-06T13:51:00Z"/>
                <w:color w:val="000000"/>
                <w:sz w:val="20"/>
                <w:szCs w:val="20"/>
                <w:lang w:val="en-US"/>
              </w:rPr>
            </w:pPr>
            <w:ins w:id="363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63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9" w:author="Nick.Tolimieri" w:date="2022-09-06T13:51:00Z"/>
                <w:color w:val="000000"/>
                <w:sz w:val="20"/>
                <w:szCs w:val="20"/>
                <w:lang w:val="en-US"/>
              </w:rPr>
            </w:pPr>
            <w:ins w:id="36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2" w:author="Nick.Tolimieri" w:date="2022-09-06T13:51:00Z"/>
                <w:color w:val="000000"/>
                <w:sz w:val="20"/>
                <w:szCs w:val="20"/>
                <w:lang w:val="en-US"/>
              </w:rPr>
            </w:pPr>
            <w:ins w:id="36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5" w:author="Nick.Tolimieri" w:date="2022-09-06T13:51:00Z"/>
                <w:color w:val="000000"/>
                <w:sz w:val="20"/>
                <w:szCs w:val="20"/>
                <w:lang w:val="en-US"/>
              </w:rPr>
            </w:pPr>
            <w:ins w:id="36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8" w:author="Nick.Tolimieri" w:date="2022-09-06T13:51:00Z"/>
                <w:color w:val="000000"/>
                <w:sz w:val="20"/>
                <w:szCs w:val="20"/>
                <w:lang w:val="en-US"/>
              </w:rPr>
            </w:pPr>
            <w:ins w:id="36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1" w:author="Nick.Tolimieri" w:date="2022-09-06T13:51:00Z"/>
                <w:color w:val="000000"/>
                <w:sz w:val="20"/>
                <w:szCs w:val="20"/>
                <w:lang w:val="en-US"/>
              </w:rPr>
            </w:pPr>
            <w:ins w:id="36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4" w:author="Nick.Tolimieri" w:date="2022-09-06T13:51:00Z"/>
                <w:color w:val="000000"/>
                <w:sz w:val="20"/>
                <w:szCs w:val="20"/>
                <w:lang w:val="en-US"/>
              </w:rPr>
            </w:pPr>
            <w:ins w:id="3655" w:author="Nick.Tolimieri" w:date="2022-09-06T13:51:00Z">
              <w:r w:rsidRPr="00C97A89">
                <w:rPr>
                  <w:color w:val="000000"/>
                  <w:sz w:val="20"/>
                  <w:szCs w:val="20"/>
                  <w:lang w:val="en-US"/>
                </w:rPr>
                <w:t>-</w:t>
              </w:r>
            </w:ins>
          </w:p>
        </w:tc>
      </w:tr>
      <w:tr w:rsidR="00C97A89" w:rsidRPr="00C97A89" w:rsidTr="0048438B">
        <w:tblPrEx>
          <w:tblPrExChange w:id="3656" w:author="Nick.Tolimieri" w:date="2022-09-06T14:24:00Z">
            <w:tblPrEx>
              <w:tblW w:w="10017" w:type="dxa"/>
            </w:tblPrEx>
          </w:tblPrExChange>
        </w:tblPrEx>
        <w:trPr>
          <w:trHeight w:val="255"/>
          <w:ins w:id="3657" w:author="Nick.Tolimieri" w:date="2022-09-06T13:51:00Z"/>
          <w:trPrChange w:id="365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5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0" w:author="Nick.Tolimieri" w:date="2022-09-06T13:51:00Z"/>
                <w:color w:val="000000"/>
                <w:sz w:val="20"/>
                <w:szCs w:val="20"/>
                <w:lang w:val="en-US"/>
              </w:rPr>
            </w:pPr>
            <w:ins w:id="366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3" w:author="Nick.Tolimieri" w:date="2022-09-06T13:51:00Z"/>
                <w:color w:val="000000"/>
                <w:sz w:val="20"/>
                <w:szCs w:val="20"/>
                <w:lang w:val="en-US"/>
              </w:rPr>
            </w:pPr>
            <w:ins w:id="3664"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6" w:author="Nick.Tolimieri" w:date="2022-09-06T13:51:00Z"/>
                <w:color w:val="000000"/>
                <w:sz w:val="20"/>
                <w:szCs w:val="20"/>
                <w:lang w:val="en-US"/>
              </w:rPr>
            </w:pPr>
            <w:ins w:id="3667"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6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9" w:author="Nick.Tolimieri" w:date="2022-09-06T13:51:00Z"/>
                <w:color w:val="000000"/>
                <w:sz w:val="20"/>
                <w:szCs w:val="20"/>
                <w:lang w:val="en-US"/>
              </w:rPr>
            </w:pPr>
            <w:ins w:id="3670"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2" w:author="Nick.Tolimieri" w:date="2022-09-06T13:51:00Z"/>
                <w:color w:val="000000"/>
                <w:sz w:val="20"/>
                <w:szCs w:val="20"/>
                <w:lang w:val="en-US"/>
              </w:rPr>
            </w:pPr>
            <w:ins w:id="3673"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367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5" w:author="Nick.Tolimieri" w:date="2022-09-06T13:51:00Z"/>
                <w:color w:val="000000"/>
                <w:sz w:val="20"/>
                <w:szCs w:val="20"/>
                <w:lang w:val="en-US"/>
              </w:rPr>
            </w:pPr>
            <w:ins w:id="3676"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8" w:author="Nick.Tolimieri" w:date="2022-09-06T13:51:00Z"/>
                <w:color w:val="000000"/>
                <w:sz w:val="20"/>
                <w:szCs w:val="20"/>
                <w:lang w:val="en-US"/>
              </w:rPr>
            </w:pPr>
            <w:ins w:id="3679"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1" w:author="Nick.Tolimieri" w:date="2022-09-06T13:51:00Z"/>
                <w:color w:val="000000"/>
                <w:sz w:val="20"/>
                <w:szCs w:val="20"/>
                <w:lang w:val="en-US"/>
              </w:rPr>
            </w:pPr>
            <w:ins w:id="3682"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4" w:author="Nick.Tolimieri" w:date="2022-09-06T13:51:00Z"/>
                <w:color w:val="000000"/>
                <w:sz w:val="20"/>
                <w:szCs w:val="20"/>
                <w:lang w:val="en-US"/>
              </w:rPr>
            </w:pPr>
            <w:ins w:id="3685"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7" w:author="Nick.Tolimieri" w:date="2022-09-06T13:51:00Z"/>
                <w:color w:val="000000"/>
                <w:sz w:val="20"/>
                <w:szCs w:val="20"/>
                <w:lang w:val="en-US"/>
              </w:rPr>
            </w:pPr>
            <w:ins w:id="3688"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0" w:author="Nick.Tolimieri" w:date="2022-09-06T13:51:00Z"/>
                <w:color w:val="000000"/>
                <w:sz w:val="20"/>
                <w:szCs w:val="20"/>
                <w:lang w:val="en-US"/>
              </w:rPr>
            </w:pPr>
            <w:ins w:id="3691" w:author="Nick.Tolimieri" w:date="2022-09-06T13:51:00Z">
              <w:r w:rsidRPr="00C97A89">
                <w:rPr>
                  <w:color w:val="000000"/>
                  <w:sz w:val="20"/>
                  <w:szCs w:val="20"/>
                  <w:lang w:val="en-US"/>
                </w:rPr>
                <w:t>4.11</w:t>
              </w:r>
            </w:ins>
          </w:p>
        </w:tc>
      </w:tr>
      <w:tr w:rsidR="00C97A89" w:rsidRPr="00C97A89" w:rsidTr="0048438B">
        <w:tblPrEx>
          <w:tblPrExChange w:id="3692" w:author="Nick.Tolimieri" w:date="2022-09-06T14:24:00Z">
            <w:tblPrEx>
              <w:tblW w:w="10017" w:type="dxa"/>
            </w:tblPrEx>
          </w:tblPrExChange>
        </w:tblPrEx>
        <w:trPr>
          <w:trHeight w:val="255"/>
          <w:ins w:id="3693" w:author="Nick.Tolimieri" w:date="2022-09-06T13:51:00Z"/>
          <w:trPrChange w:id="369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9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6" w:author="Nick.Tolimieri" w:date="2022-09-06T13:51:00Z"/>
                <w:color w:val="000000"/>
                <w:sz w:val="20"/>
                <w:szCs w:val="20"/>
                <w:lang w:val="en-US"/>
              </w:rPr>
            </w:pPr>
            <w:ins w:id="3697"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69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9" w:author="Nick.Tolimieri" w:date="2022-09-06T13:51:00Z"/>
                <w:color w:val="000000"/>
                <w:sz w:val="20"/>
                <w:szCs w:val="20"/>
                <w:lang w:val="en-US"/>
              </w:rPr>
            </w:pPr>
            <w:ins w:id="3700"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2" w:author="Nick.Tolimieri" w:date="2022-09-06T13:51:00Z"/>
                <w:color w:val="000000"/>
                <w:sz w:val="20"/>
                <w:szCs w:val="20"/>
                <w:lang w:val="en-US"/>
              </w:rPr>
            </w:pPr>
            <w:ins w:id="3703"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5" w:author="Nick.Tolimieri" w:date="2022-09-06T13:51:00Z"/>
                <w:color w:val="000000"/>
                <w:sz w:val="20"/>
                <w:szCs w:val="20"/>
                <w:lang w:val="en-US"/>
              </w:rPr>
            </w:pPr>
            <w:ins w:id="3706"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8" w:author="Nick.Tolimieri" w:date="2022-09-06T13:51:00Z"/>
                <w:color w:val="000000"/>
                <w:sz w:val="20"/>
                <w:szCs w:val="20"/>
                <w:lang w:val="en-US"/>
              </w:rPr>
            </w:pPr>
            <w:ins w:id="3709"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371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1" w:author="Nick.Tolimieri" w:date="2022-09-06T13:51:00Z"/>
                <w:color w:val="000000"/>
                <w:sz w:val="20"/>
                <w:szCs w:val="20"/>
                <w:lang w:val="en-US"/>
              </w:rPr>
            </w:pPr>
            <w:ins w:id="3712"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4" w:author="Nick.Tolimieri" w:date="2022-09-06T13:51:00Z"/>
                <w:color w:val="000000"/>
                <w:sz w:val="20"/>
                <w:szCs w:val="20"/>
                <w:lang w:val="en-US"/>
              </w:rPr>
            </w:pPr>
            <w:ins w:id="371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7" w:author="Nick.Tolimieri" w:date="2022-09-06T13:51:00Z"/>
                <w:color w:val="000000"/>
                <w:sz w:val="20"/>
                <w:szCs w:val="20"/>
                <w:lang w:val="en-US"/>
              </w:rPr>
            </w:pPr>
            <w:ins w:id="3718"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0" w:author="Nick.Tolimieri" w:date="2022-09-06T13:51:00Z"/>
                <w:color w:val="000000"/>
                <w:sz w:val="20"/>
                <w:szCs w:val="20"/>
                <w:lang w:val="en-US"/>
              </w:rPr>
            </w:pPr>
            <w:ins w:id="3721"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3" w:author="Nick.Tolimieri" w:date="2022-09-06T13:51:00Z"/>
                <w:color w:val="000000"/>
                <w:sz w:val="20"/>
                <w:szCs w:val="20"/>
                <w:lang w:val="en-US"/>
              </w:rPr>
            </w:pPr>
            <w:ins w:id="3724"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6" w:author="Nick.Tolimieri" w:date="2022-09-06T13:51:00Z"/>
                <w:color w:val="000000"/>
                <w:sz w:val="20"/>
                <w:szCs w:val="20"/>
                <w:lang w:val="en-US"/>
              </w:rPr>
            </w:pPr>
            <w:ins w:id="3727" w:author="Nick.Tolimieri" w:date="2022-09-06T13:51:00Z">
              <w:r w:rsidRPr="00C97A89">
                <w:rPr>
                  <w:color w:val="000000"/>
                  <w:sz w:val="20"/>
                  <w:szCs w:val="20"/>
                  <w:lang w:val="en-US"/>
                </w:rPr>
                <w:t>3.18</w:t>
              </w:r>
            </w:ins>
          </w:p>
        </w:tc>
      </w:tr>
      <w:tr w:rsidR="00C97A89" w:rsidRPr="00C97A89" w:rsidTr="0048438B">
        <w:tblPrEx>
          <w:tblPrExChange w:id="3728" w:author="Nick.Tolimieri" w:date="2022-09-06T14:24:00Z">
            <w:tblPrEx>
              <w:tblW w:w="10017" w:type="dxa"/>
            </w:tblPrEx>
          </w:tblPrExChange>
        </w:tblPrEx>
        <w:trPr>
          <w:trHeight w:val="255"/>
          <w:ins w:id="3729" w:author="Nick.Tolimieri" w:date="2022-09-06T13:51:00Z"/>
          <w:trPrChange w:id="373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73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2" w:author="Nick.Tolimieri" w:date="2022-09-06T13:51:00Z"/>
                <w:color w:val="000000"/>
                <w:sz w:val="20"/>
                <w:szCs w:val="20"/>
                <w:lang w:val="en-US"/>
              </w:rPr>
            </w:pPr>
            <w:ins w:id="373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5" w:author="Nick.Tolimieri" w:date="2022-09-06T13:51:00Z"/>
                <w:color w:val="000000"/>
                <w:sz w:val="20"/>
                <w:szCs w:val="20"/>
                <w:lang w:val="en-US"/>
              </w:rPr>
            </w:pPr>
            <w:ins w:id="3736"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8" w:author="Nick.Tolimieri" w:date="2022-09-06T13:51:00Z"/>
                <w:color w:val="000000"/>
                <w:sz w:val="20"/>
                <w:szCs w:val="20"/>
                <w:lang w:val="en-US"/>
              </w:rPr>
            </w:pPr>
            <w:ins w:id="3739"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1" w:author="Nick.Tolimieri" w:date="2022-09-06T13:51:00Z"/>
                <w:color w:val="000000"/>
                <w:sz w:val="20"/>
                <w:szCs w:val="20"/>
                <w:lang w:val="en-US"/>
              </w:rPr>
            </w:pPr>
            <w:ins w:id="37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4" w:author="Nick.Tolimieri" w:date="2022-09-06T13:51:00Z"/>
                <w:color w:val="000000"/>
                <w:sz w:val="20"/>
                <w:szCs w:val="20"/>
                <w:lang w:val="en-US"/>
              </w:rPr>
            </w:pPr>
            <w:ins w:id="3745"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74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7" w:author="Nick.Tolimieri" w:date="2022-09-06T13:51:00Z"/>
                <w:color w:val="000000"/>
                <w:sz w:val="20"/>
                <w:szCs w:val="20"/>
                <w:lang w:val="en-US"/>
              </w:rPr>
            </w:pPr>
            <w:ins w:id="37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4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0" w:author="Nick.Tolimieri" w:date="2022-09-06T13:51:00Z"/>
                <w:color w:val="000000"/>
                <w:sz w:val="20"/>
                <w:szCs w:val="20"/>
                <w:lang w:val="en-US"/>
              </w:rPr>
            </w:pPr>
            <w:ins w:id="37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3" w:author="Nick.Tolimieri" w:date="2022-09-06T13:51:00Z"/>
                <w:color w:val="000000"/>
                <w:sz w:val="20"/>
                <w:szCs w:val="20"/>
                <w:lang w:val="en-US"/>
              </w:rPr>
            </w:pPr>
            <w:ins w:id="37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6" w:author="Nick.Tolimieri" w:date="2022-09-06T13:51:00Z"/>
                <w:color w:val="000000"/>
                <w:sz w:val="20"/>
                <w:szCs w:val="20"/>
                <w:lang w:val="en-US"/>
              </w:rPr>
            </w:pPr>
            <w:ins w:id="37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9" w:author="Nick.Tolimieri" w:date="2022-09-06T13:51:00Z"/>
                <w:color w:val="000000"/>
                <w:sz w:val="20"/>
                <w:szCs w:val="20"/>
                <w:lang w:val="en-US"/>
              </w:rPr>
            </w:pPr>
            <w:ins w:id="37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2" w:author="Nick.Tolimieri" w:date="2022-09-06T13:51:00Z"/>
                <w:color w:val="000000"/>
                <w:sz w:val="20"/>
                <w:szCs w:val="20"/>
                <w:lang w:val="en-US"/>
              </w:rPr>
            </w:pPr>
            <w:ins w:id="3763" w:author="Nick.Tolimieri" w:date="2022-09-06T13:51:00Z">
              <w:r w:rsidRPr="00C97A89">
                <w:rPr>
                  <w:color w:val="000000"/>
                  <w:sz w:val="20"/>
                  <w:szCs w:val="20"/>
                  <w:lang w:val="en-US"/>
                </w:rPr>
                <w:t>-</w:t>
              </w:r>
            </w:ins>
          </w:p>
        </w:tc>
      </w:tr>
      <w:tr w:rsidR="00C97A89" w:rsidRPr="00C97A89" w:rsidTr="0048438B">
        <w:tblPrEx>
          <w:tblPrExChange w:id="3764" w:author="Nick.Tolimieri" w:date="2022-09-06T14:24:00Z">
            <w:tblPrEx>
              <w:tblW w:w="10017" w:type="dxa"/>
            </w:tblPrEx>
          </w:tblPrExChange>
        </w:tblPrEx>
        <w:trPr>
          <w:trHeight w:val="255"/>
          <w:ins w:id="3765" w:author="Nick.Tolimieri" w:date="2022-09-06T13:51:00Z"/>
          <w:trPrChange w:id="376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76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8" w:author="Nick.Tolimieri" w:date="2022-09-06T13:51:00Z"/>
                <w:color w:val="000000"/>
                <w:sz w:val="20"/>
                <w:szCs w:val="20"/>
                <w:lang w:val="en-US"/>
              </w:rPr>
            </w:pPr>
            <w:ins w:id="376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1" w:author="Nick.Tolimieri" w:date="2022-09-06T13:51:00Z"/>
                <w:color w:val="000000"/>
                <w:sz w:val="20"/>
                <w:szCs w:val="20"/>
                <w:lang w:val="en-US"/>
              </w:rPr>
            </w:pPr>
            <w:ins w:id="3772"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4" w:author="Nick.Tolimieri" w:date="2022-09-06T13:51:00Z"/>
                <w:color w:val="000000"/>
                <w:sz w:val="20"/>
                <w:szCs w:val="20"/>
                <w:lang w:val="en-US"/>
              </w:rPr>
            </w:pPr>
            <w:ins w:id="3775"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7" w:author="Nick.Tolimieri" w:date="2022-09-06T13:51:00Z"/>
                <w:color w:val="000000"/>
                <w:sz w:val="20"/>
                <w:szCs w:val="20"/>
                <w:lang w:val="en-US"/>
              </w:rPr>
            </w:pPr>
            <w:ins w:id="377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7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0" w:author="Nick.Tolimieri" w:date="2022-09-06T13:51:00Z"/>
                <w:color w:val="000000"/>
                <w:sz w:val="20"/>
                <w:szCs w:val="20"/>
                <w:lang w:val="en-US"/>
              </w:rPr>
            </w:pPr>
            <w:ins w:id="3781"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78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3" w:author="Nick.Tolimieri" w:date="2022-09-06T13:51:00Z"/>
                <w:color w:val="000000"/>
                <w:sz w:val="20"/>
                <w:szCs w:val="20"/>
                <w:lang w:val="en-US"/>
              </w:rPr>
            </w:pPr>
            <w:ins w:id="378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6" w:author="Nick.Tolimieri" w:date="2022-09-06T13:51:00Z"/>
                <w:color w:val="000000"/>
                <w:sz w:val="20"/>
                <w:szCs w:val="20"/>
                <w:lang w:val="en-US"/>
              </w:rPr>
            </w:pPr>
            <w:ins w:id="378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8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9" w:author="Nick.Tolimieri" w:date="2022-09-06T13:51:00Z"/>
                <w:color w:val="000000"/>
                <w:sz w:val="20"/>
                <w:szCs w:val="20"/>
                <w:lang w:val="en-US"/>
              </w:rPr>
            </w:pPr>
            <w:ins w:id="37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2" w:author="Nick.Tolimieri" w:date="2022-09-06T13:51:00Z"/>
                <w:color w:val="000000"/>
                <w:sz w:val="20"/>
                <w:szCs w:val="20"/>
                <w:lang w:val="en-US"/>
              </w:rPr>
            </w:pPr>
            <w:ins w:id="37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5" w:author="Nick.Tolimieri" w:date="2022-09-06T13:51:00Z"/>
                <w:color w:val="000000"/>
                <w:sz w:val="20"/>
                <w:szCs w:val="20"/>
                <w:lang w:val="en-US"/>
              </w:rPr>
            </w:pPr>
            <w:ins w:id="37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8" w:author="Nick.Tolimieri" w:date="2022-09-06T13:51:00Z"/>
                <w:color w:val="000000"/>
                <w:sz w:val="20"/>
                <w:szCs w:val="20"/>
                <w:lang w:val="en-US"/>
              </w:rPr>
            </w:pPr>
            <w:ins w:id="3799" w:author="Nick.Tolimieri" w:date="2022-09-06T13:51:00Z">
              <w:r w:rsidRPr="00C97A89">
                <w:rPr>
                  <w:color w:val="000000"/>
                  <w:sz w:val="20"/>
                  <w:szCs w:val="20"/>
                  <w:lang w:val="en-US"/>
                </w:rPr>
                <w:t>-</w:t>
              </w:r>
            </w:ins>
          </w:p>
        </w:tc>
      </w:tr>
      <w:tr w:rsidR="00C97A89" w:rsidRPr="00C97A89" w:rsidTr="0048438B">
        <w:tblPrEx>
          <w:tblPrExChange w:id="3800" w:author="Nick.Tolimieri" w:date="2022-09-06T14:24:00Z">
            <w:tblPrEx>
              <w:tblW w:w="10017" w:type="dxa"/>
            </w:tblPrEx>
          </w:tblPrExChange>
        </w:tblPrEx>
        <w:trPr>
          <w:trHeight w:val="255"/>
          <w:ins w:id="3801" w:author="Nick.Tolimieri" w:date="2022-09-06T13:51:00Z"/>
          <w:trPrChange w:id="380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0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4" w:author="Nick.Tolimieri" w:date="2022-09-06T13:51:00Z"/>
                <w:color w:val="000000"/>
                <w:sz w:val="20"/>
                <w:szCs w:val="20"/>
                <w:lang w:val="en-US"/>
              </w:rPr>
            </w:pPr>
            <w:ins w:id="380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7" w:author="Nick.Tolimieri" w:date="2022-09-06T13:51:00Z"/>
                <w:color w:val="000000"/>
                <w:sz w:val="20"/>
                <w:szCs w:val="20"/>
                <w:lang w:val="en-US"/>
              </w:rPr>
            </w:pPr>
            <w:ins w:id="3808"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0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0" w:author="Nick.Tolimieri" w:date="2022-09-06T13:51:00Z"/>
                <w:color w:val="000000"/>
                <w:sz w:val="20"/>
                <w:szCs w:val="20"/>
                <w:lang w:val="en-US"/>
              </w:rPr>
            </w:pPr>
            <w:ins w:id="3811"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3" w:author="Nick.Tolimieri" w:date="2022-09-06T13:51:00Z"/>
                <w:color w:val="000000"/>
                <w:sz w:val="20"/>
                <w:szCs w:val="20"/>
                <w:lang w:val="en-US"/>
              </w:rPr>
            </w:pPr>
            <w:ins w:id="381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6" w:author="Nick.Tolimieri" w:date="2022-09-06T13:51:00Z"/>
                <w:color w:val="000000"/>
                <w:sz w:val="20"/>
                <w:szCs w:val="20"/>
                <w:lang w:val="en-US"/>
              </w:rPr>
            </w:pPr>
            <w:ins w:id="381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81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9" w:author="Nick.Tolimieri" w:date="2022-09-06T13:51:00Z"/>
                <w:color w:val="000000"/>
                <w:sz w:val="20"/>
                <w:szCs w:val="20"/>
                <w:lang w:val="en-US"/>
              </w:rPr>
            </w:pPr>
            <w:ins w:id="382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2" w:author="Nick.Tolimieri" w:date="2022-09-06T13:51:00Z"/>
                <w:color w:val="000000"/>
                <w:sz w:val="20"/>
                <w:szCs w:val="20"/>
                <w:lang w:val="en-US"/>
              </w:rPr>
            </w:pPr>
            <w:ins w:id="382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5" w:author="Nick.Tolimieri" w:date="2022-09-06T13:51:00Z"/>
                <w:color w:val="000000"/>
                <w:sz w:val="20"/>
                <w:szCs w:val="20"/>
                <w:lang w:val="en-US"/>
              </w:rPr>
            </w:pPr>
            <w:ins w:id="382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8" w:author="Nick.Tolimieri" w:date="2022-09-06T13:51:00Z"/>
                <w:color w:val="000000"/>
                <w:sz w:val="20"/>
                <w:szCs w:val="20"/>
                <w:lang w:val="en-US"/>
              </w:rPr>
            </w:pPr>
            <w:ins w:id="38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1" w:author="Nick.Tolimieri" w:date="2022-09-06T13:51:00Z"/>
                <w:color w:val="000000"/>
                <w:sz w:val="20"/>
                <w:szCs w:val="20"/>
                <w:lang w:val="en-US"/>
              </w:rPr>
            </w:pPr>
            <w:ins w:id="38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4" w:author="Nick.Tolimieri" w:date="2022-09-06T13:51:00Z"/>
                <w:color w:val="000000"/>
                <w:sz w:val="20"/>
                <w:szCs w:val="20"/>
                <w:lang w:val="en-US"/>
              </w:rPr>
            </w:pPr>
            <w:ins w:id="3835" w:author="Nick.Tolimieri" w:date="2022-09-06T13:51:00Z">
              <w:r w:rsidRPr="00C97A89">
                <w:rPr>
                  <w:color w:val="000000"/>
                  <w:sz w:val="20"/>
                  <w:szCs w:val="20"/>
                  <w:lang w:val="en-US"/>
                </w:rPr>
                <w:t>-</w:t>
              </w:r>
            </w:ins>
          </w:p>
        </w:tc>
      </w:tr>
      <w:tr w:rsidR="00C97A89" w:rsidRPr="00C97A89" w:rsidTr="0048438B">
        <w:tblPrEx>
          <w:tblPrExChange w:id="3836" w:author="Nick.Tolimieri" w:date="2022-09-06T14:24:00Z">
            <w:tblPrEx>
              <w:tblW w:w="10017" w:type="dxa"/>
            </w:tblPrEx>
          </w:tblPrExChange>
        </w:tblPrEx>
        <w:trPr>
          <w:trHeight w:val="255"/>
          <w:ins w:id="3837" w:author="Nick.Tolimieri" w:date="2022-09-06T13:51:00Z"/>
          <w:trPrChange w:id="383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3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0" w:author="Nick.Tolimieri" w:date="2022-09-06T13:51:00Z"/>
                <w:color w:val="000000"/>
                <w:sz w:val="20"/>
                <w:szCs w:val="20"/>
                <w:lang w:val="en-US"/>
              </w:rPr>
            </w:pPr>
            <w:ins w:id="384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3" w:author="Nick.Tolimieri" w:date="2022-09-06T13:51:00Z"/>
                <w:color w:val="000000"/>
                <w:sz w:val="20"/>
                <w:szCs w:val="20"/>
                <w:lang w:val="en-US"/>
              </w:rPr>
            </w:pPr>
            <w:ins w:id="3844"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6" w:author="Nick.Tolimieri" w:date="2022-09-06T13:51:00Z"/>
                <w:color w:val="000000"/>
                <w:sz w:val="20"/>
                <w:szCs w:val="20"/>
                <w:lang w:val="en-US"/>
              </w:rPr>
            </w:pPr>
            <w:ins w:id="3847"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4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9" w:author="Nick.Tolimieri" w:date="2022-09-06T13:51:00Z"/>
                <w:color w:val="000000"/>
                <w:sz w:val="20"/>
                <w:szCs w:val="20"/>
                <w:lang w:val="en-US"/>
              </w:rPr>
            </w:pPr>
            <w:ins w:id="385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2" w:author="Nick.Tolimieri" w:date="2022-09-06T13:51:00Z"/>
                <w:color w:val="000000"/>
                <w:sz w:val="20"/>
                <w:szCs w:val="20"/>
                <w:lang w:val="en-US"/>
              </w:rPr>
            </w:pPr>
            <w:ins w:id="385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85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5" w:author="Nick.Tolimieri" w:date="2022-09-06T13:51:00Z"/>
                <w:color w:val="000000"/>
                <w:sz w:val="20"/>
                <w:szCs w:val="20"/>
                <w:lang w:val="en-US"/>
              </w:rPr>
            </w:pPr>
            <w:ins w:id="385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8" w:author="Nick.Tolimieri" w:date="2022-09-06T13:51:00Z"/>
                <w:color w:val="000000"/>
                <w:sz w:val="20"/>
                <w:szCs w:val="20"/>
                <w:lang w:val="en-US"/>
              </w:rPr>
            </w:pPr>
            <w:ins w:id="385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1" w:author="Nick.Tolimieri" w:date="2022-09-06T13:51:00Z"/>
                <w:color w:val="000000"/>
                <w:sz w:val="20"/>
                <w:szCs w:val="20"/>
                <w:lang w:val="en-US"/>
              </w:rPr>
            </w:pPr>
            <w:ins w:id="386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4" w:author="Nick.Tolimieri" w:date="2022-09-06T13:51:00Z"/>
                <w:color w:val="000000"/>
                <w:sz w:val="20"/>
                <w:szCs w:val="20"/>
                <w:lang w:val="en-US"/>
              </w:rPr>
            </w:pPr>
            <w:ins w:id="38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7" w:author="Nick.Tolimieri" w:date="2022-09-06T13:51:00Z"/>
                <w:color w:val="000000"/>
                <w:sz w:val="20"/>
                <w:szCs w:val="20"/>
                <w:lang w:val="en-US"/>
              </w:rPr>
            </w:pPr>
            <w:ins w:id="38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0" w:author="Nick.Tolimieri" w:date="2022-09-06T13:51:00Z"/>
                <w:color w:val="000000"/>
                <w:sz w:val="20"/>
                <w:szCs w:val="20"/>
                <w:lang w:val="en-US"/>
              </w:rPr>
            </w:pPr>
            <w:ins w:id="3871" w:author="Nick.Tolimieri" w:date="2022-09-06T13:51:00Z">
              <w:r w:rsidRPr="00C97A89">
                <w:rPr>
                  <w:color w:val="000000"/>
                  <w:sz w:val="20"/>
                  <w:szCs w:val="20"/>
                  <w:lang w:val="en-US"/>
                </w:rPr>
                <w:t>-</w:t>
              </w:r>
            </w:ins>
          </w:p>
        </w:tc>
      </w:tr>
      <w:tr w:rsidR="00C97A89" w:rsidRPr="00C97A89" w:rsidTr="0048438B">
        <w:tblPrEx>
          <w:tblPrExChange w:id="3872" w:author="Nick.Tolimieri" w:date="2022-09-06T14:24:00Z">
            <w:tblPrEx>
              <w:tblW w:w="10017" w:type="dxa"/>
            </w:tblPrEx>
          </w:tblPrExChange>
        </w:tblPrEx>
        <w:trPr>
          <w:trHeight w:val="255"/>
          <w:ins w:id="3873" w:author="Nick.Tolimieri" w:date="2022-09-06T13:51:00Z"/>
          <w:trPrChange w:id="387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7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6" w:author="Nick.Tolimieri" w:date="2022-09-06T13:51:00Z"/>
                <w:color w:val="000000"/>
                <w:sz w:val="20"/>
                <w:szCs w:val="20"/>
                <w:lang w:val="en-US"/>
              </w:rPr>
            </w:pPr>
            <w:ins w:id="387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7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79" w:author="Nick.Tolimieri" w:date="2022-09-06T13:51:00Z"/>
                <w:color w:val="000000"/>
                <w:sz w:val="20"/>
                <w:szCs w:val="20"/>
                <w:lang w:val="en-US"/>
              </w:rPr>
            </w:pPr>
            <w:ins w:id="3880"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2" w:author="Nick.Tolimieri" w:date="2022-09-06T13:51:00Z"/>
                <w:color w:val="000000"/>
                <w:sz w:val="20"/>
                <w:szCs w:val="20"/>
                <w:lang w:val="en-US"/>
              </w:rPr>
            </w:pPr>
            <w:ins w:id="3883"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5" w:author="Nick.Tolimieri" w:date="2022-09-06T13:51:00Z"/>
                <w:color w:val="000000"/>
                <w:sz w:val="20"/>
                <w:szCs w:val="20"/>
                <w:lang w:val="en-US"/>
              </w:rPr>
            </w:pPr>
            <w:ins w:id="3886"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8" w:author="Nick.Tolimieri" w:date="2022-09-06T13:51:00Z"/>
                <w:color w:val="000000"/>
                <w:sz w:val="20"/>
                <w:szCs w:val="20"/>
                <w:lang w:val="en-US"/>
              </w:rPr>
            </w:pPr>
            <w:ins w:id="388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89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1" w:author="Nick.Tolimieri" w:date="2022-09-06T13:51:00Z"/>
                <w:color w:val="000000"/>
                <w:sz w:val="20"/>
                <w:szCs w:val="20"/>
                <w:lang w:val="en-US"/>
              </w:rPr>
            </w:pPr>
            <w:ins w:id="3892"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4" w:author="Nick.Tolimieri" w:date="2022-09-06T13:51:00Z"/>
                <w:color w:val="000000"/>
                <w:sz w:val="20"/>
                <w:szCs w:val="20"/>
                <w:lang w:val="en-US"/>
              </w:rPr>
            </w:pPr>
            <w:ins w:id="3895"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7" w:author="Nick.Tolimieri" w:date="2022-09-06T13:51:00Z"/>
                <w:color w:val="000000"/>
                <w:sz w:val="20"/>
                <w:szCs w:val="20"/>
                <w:lang w:val="en-US"/>
              </w:rPr>
            </w:pPr>
            <w:ins w:id="3898"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8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0" w:author="Nick.Tolimieri" w:date="2022-09-06T13:51:00Z"/>
                <w:color w:val="000000"/>
                <w:sz w:val="20"/>
                <w:szCs w:val="20"/>
                <w:lang w:val="en-US"/>
              </w:rPr>
            </w:pPr>
            <w:ins w:id="3901"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3" w:author="Nick.Tolimieri" w:date="2022-09-06T13:51:00Z"/>
                <w:color w:val="000000"/>
                <w:sz w:val="20"/>
                <w:szCs w:val="20"/>
                <w:lang w:val="en-US"/>
              </w:rPr>
            </w:pPr>
            <w:ins w:id="3904"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6" w:author="Nick.Tolimieri" w:date="2022-09-06T13:51:00Z"/>
                <w:color w:val="000000"/>
                <w:sz w:val="20"/>
                <w:szCs w:val="20"/>
                <w:lang w:val="en-US"/>
              </w:rPr>
            </w:pPr>
            <w:ins w:id="3907" w:author="Nick.Tolimieri" w:date="2022-09-06T13:51:00Z">
              <w:r w:rsidRPr="00C97A89">
                <w:rPr>
                  <w:color w:val="000000"/>
                  <w:sz w:val="20"/>
                  <w:szCs w:val="20"/>
                  <w:lang w:val="en-US"/>
                </w:rPr>
                <w:t>2.48</w:t>
              </w:r>
            </w:ins>
          </w:p>
        </w:tc>
      </w:tr>
      <w:tr w:rsidR="00C97A89" w:rsidRPr="00C97A89" w:rsidTr="0048438B">
        <w:tblPrEx>
          <w:tblPrExChange w:id="3908" w:author="Nick.Tolimieri" w:date="2022-09-06T14:24:00Z">
            <w:tblPrEx>
              <w:tblW w:w="10017" w:type="dxa"/>
            </w:tblPrEx>
          </w:tblPrExChange>
        </w:tblPrEx>
        <w:trPr>
          <w:trHeight w:val="255"/>
          <w:ins w:id="3909" w:author="Nick.Tolimieri" w:date="2022-09-06T13:51:00Z"/>
          <w:trPrChange w:id="391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1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2" w:author="Nick.Tolimieri" w:date="2022-09-06T13:51:00Z"/>
                <w:color w:val="000000"/>
                <w:sz w:val="20"/>
                <w:szCs w:val="20"/>
                <w:lang w:val="en-US"/>
              </w:rPr>
            </w:pPr>
            <w:ins w:id="391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5" w:author="Nick.Tolimieri" w:date="2022-09-06T13:51:00Z"/>
                <w:color w:val="000000"/>
                <w:sz w:val="20"/>
                <w:szCs w:val="20"/>
                <w:lang w:val="en-US"/>
              </w:rPr>
            </w:pPr>
            <w:ins w:id="3916"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8" w:author="Nick.Tolimieri" w:date="2022-09-06T13:51:00Z"/>
                <w:color w:val="000000"/>
                <w:sz w:val="20"/>
                <w:szCs w:val="20"/>
                <w:lang w:val="en-US"/>
              </w:rPr>
            </w:pPr>
            <w:ins w:id="3919"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1" w:author="Nick.Tolimieri" w:date="2022-09-06T13:51:00Z"/>
                <w:color w:val="000000"/>
                <w:sz w:val="20"/>
                <w:szCs w:val="20"/>
                <w:lang w:val="en-US"/>
              </w:rPr>
            </w:pPr>
            <w:ins w:id="3922"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4" w:author="Nick.Tolimieri" w:date="2022-09-06T13:51:00Z"/>
                <w:color w:val="000000"/>
                <w:sz w:val="20"/>
                <w:szCs w:val="20"/>
                <w:lang w:val="en-US"/>
              </w:rPr>
            </w:pPr>
            <w:ins w:id="3925"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92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7" w:author="Nick.Tolimieri" w:date="2022-09-06T13:51:00Z"/>
                <w:color w:val="000000"/>
                <w:sz w:val="20"/>
                <w:szCs w:val="20"/>
                <w:lang w:val="en-US"/>
              </w:rPr>
            </w:pPr>
            <w:ins w:id="3928"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2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0" w:author="Nick.Tolimieri" w:date="2022-09-06T13:51:00Z"/>
                <w:color w:val="000000"/>
                <w:sz w:val="20"/>
                <w:szCs w:val="20"/>
                <w:lang w:val="en-US"/>
              </w:rPr>
            </w:pPr>
            <w:ins w:id="393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3" w:author="Nick.Tolimieri" w:date="2022-09-06T13:51:00Z"/>
                <w:color w:val="000000"/>
                <w:sz w:val="20"/>
                <w:szCs w:val="20"/>
                <w:lang w:val="en-US"/>
              </w:rPr>
            </w:pPr>
            <w:ins w:id="3934"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6" w:author="Nick.Tolimieri" w:date="2022-09-06T13:51:00Z"/>
                <w:color w:val="000000"/>
                <w:sz w:val="20"/>
                <w:szCs w:val="20"/>
                <w:lang w:val="en-US"/>
              </w:rPr>
            </w:pPr>
            <w:ins w:id="3937"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9" w:author="Nick.Tolimieri" w:date="2022-09-06T13:51:00Z"/>
                <w:color w:val="000000"/>
                <w:sz w:val="20"/>
                <w:szCs w:val="20"/>
                <w:lang w:val="en-US"/>
              </w:rPr>
            </w:pPr>
            <w:ins w:id="3940"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2" w:author="Nick.Tolimieri" w:date="2022-09-06T13:51:00Z"/>
                <w:color w:val="000000"/>
                <w:sz w:val="20"/>
                <w:szCs w:val="20"/>
                <w:lang w:val="en-US"/>
              </w:rPr>
            </w:pPr>
            <w:ins w:id="3943" w:author="Nick.Tolimieri" w:date="2022-09-06T13:51:00Z">
              <w:r w:rsidRPr="00C97A89">
                <w:rPr>
                  <w:color w:val="000000"/>
                  <w:sz w:val="20"/>
                  <w:szCs w:val="20"/>
                  <w:lang w:val="en-US"/>
                </w:rPr>
                <w:t>3.65</w:t>
              </w:r>
            </w:ins>
          </w:p>
        </w:tc>
      </w:tr>
      <w:tr w:rsidR="00C97A89" w:rsidRPr="00C97A89" w:rsidTr="0048438B">
        <w:tblPrEx>
          <w:tblPrExChange w:id="3944" w:author="Nick.Tolimieri" w:date="2022-09-06T14:24:00Z">
            <w:tblPrEx>
              <w:tblW w:w="10017" w:type="dxa"/>
            </w:tblPrEx>
          </w:tblPrExChange>
        </w:tblPrEx>
        <w:trPr>
          <w:trHeight w:val="255"/>
          <w:ins w:id="3945" w:author="Nick.Tolimieri" w:date="2022-09-06T13:51:00Z"/>
          <w:trPrChange w:id="394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4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48" w:author="Nick.Tolimieri" w:date="2022-09-06T13:51:00Z"/>
                <w:color w:val="000000"/>
                <w:sz w:val="20"/>
                <w:szCs w:val="20"/>
                <w:lang w:val="en-US"/>
              </w:rPr>
            </w:pPr>
            <w:ins w:id="394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1" w:author="Nick.Tolimieri" w:date="2022-09-06T13:51:00Z"/>
                <w:color w:val="000000"/>
                <w:sz w:val="20"/>
                <w:szCs w:val="20"/>
                <w:lang w:val="en-US"/>
              </w:rPr>
            </w:pPr>
            <w:ins w:id="3952"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4" w:author="Nick.Tolimieri" w:date="2022-09-06T13:51:00Z"/>
                <w:color w:val="000000"/>
                <w:sz w:val="20"/>
                <w:szCs w:val="20"/>
                <w:lang w:val="en-US"/>
              </w:rPr>
            </w:pPr>
            <w:ins w:id="3955"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7" w:author="Nick.Tolimieri" w:date="2022-09-06T13:51:00Z"/>
                <w:color w:val="000000"/>
                <w:sz w:val="20"/>
                <w:szCs w:val="20"/>
                <w:lang w:val="en-US"/>
              </w:rPr>
            </w:pPr>
            <w:ins w:id="3958"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5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0" w:author="Nick.Tolimieri" w:date="2022-09-06T13:51:00Z"/>
                <w:color w:val="000000"/>
                <w:sz w:val="20"/>
                <w:szCs w:val="20"/>
                <w:lang w:val="en-US"/>
              </w:rPr>
            </w:pPr>
            <w:ins w:id="396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6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3" w:author="Nick.Tolimieri" w:date="2022-09-06T13:51:00Z"/>
                <w:color w:val="000000"/>
                <w:sz w:val="20"/>
                <w:szCs w:val="20"/>
                <w:lang w:val="en-US"/>
              </w:rPr>
            </w:pPr>
            <w:ins w:id="3964"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6" w:author="Nick.Tolimieri" w:date="2022-09-06T13:51:00Z"/>
                <w:color w:val="000000"/>
                <w:sz w:val="20"/>
                <w:szCs w:val="20"/>
                <w:lang w:val="en-US"/>
              </w:rPr>
            </w:pPr>
            <w:ins w:id="39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6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9" w:author="Nick.Tolimieri" w:date="2022-09-06T13:51:00Z"/>
                <w:color w:val="000000"/>
                <w:sz w:val="20"/>
                <w:szCs w:val="20"/>
                <w:lang w:val="en-US"/>
              </w:rPr>
            </w:pPr>
            <w:ins w:id="3970"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2" w:author="Nick.Tolimieri" w:date="2022-09-06T13:51:00Z"/>
                <w:color w:val="000000"/>
                <w:sz w:val="20"/>
                <w:szCs w:val="20"/>
                <w:lang w:val="en-US"/>
              </w:rPr>
            </w:pPr>
            <w:ins w:id="3973"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5" w:author="Nick.Tolimieri" w:date="2022-09-06T13:51:00Z"/>
                <w:color w:val="000000"/>
                <w:sz w:val="20"/>
                <w:szCs w:val="20"/>
                <w:lang w:val="en-US"/>
              </w:rPr>
            </w:pPr>
            <w:ins w:id="3976"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8" w:author="Nick.Tolimieri" w:date="2022-09-06T13:51:00Z"/>
                <w:color w:val="000000"/>
                <w:sz w:val="20"/>
                <w:szCs w:val="20"/>
                <w:lang w:val="en-US"/>
              </w:rPr>
            </w:pPr>
            <w:ins w:id="3979" w:author="Nick.Tolimieri" w:date="2022-09-06T13:51:00Z">
              <w:r w:rsidRPr="00C97A89">
                <w:rPr>
                  <w:color w:val="000000"/>
                  <w:sz w:val="20"/>
                  <w:szCs w:val="20"/>
                  <w:lang w:val="en-US"/>
                </w:rPr>
                <w:t>2.13</w:t>
              </w:r>
            </w:ins>
          </w:p>
        </w:tc>
      </w:tr>
      <w:tr w:rsidR="00C97A89" w:rsidRPr="00C97A89" w:rsidTr="0048438B">
        <w:tblPrEx>
          <w:tblPrExChange w:id="3980" w:author="Nick.Tolimieri" w:date="2022-09-06T14:24:00Z">
            <w:tblPrEx>
              <w:tblW w:w="10017" w:type="dxa"/>
            </w:tblPrEx>
          </w:tblPrExChange>
        </w:tblPrEx>
        <w:trPr>
          <w:trHeight w:val="255"/>
          <w:ins w:id="3981" w:author="Nick.Tolimieri" w:date="2022-09-06T13:51:00Z"/>
          <w:trPrChange w:id="398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8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4" w:author="Nick.Tolimieri" w:date="2022-09-06T13:51:00Z"/>
                <w:color w:val="000000"/>
                <w:sz w:val="20"/>
                <w:szCs w:val="20"/>
                <w:lang w:val="en-US"/>
              </w:rPr>
            </w:pPr>
            <w:ins w:id="398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7" w:author="Nick.Tolimieri" w:date="2022-09-06T13:51:00Z"/>
                <w:color w:val="000000"/>
                <w:sz w:val="20"/>
                <w:szCs w:val="20"/>
                <w:lang w:val="en-US"/>
              </w:rPr>
            </w:pPr>
            <w:ins w:id="3988"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8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0" w:author="Nick.Tolimieri" w:date="2022-09-06T13:51:00Z"/>
                <w:color w:val="000000"/>
                <w:sz w:val="20"/>
                <w:szCs w:val="20"/>
                <w:lang w:val="en-US"/>
              </w:rPr>
            </w:pPr>
            <w:ins w:id="399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3" w:author="Nick.Tolimieri" w:date="2022-09-06T13:51:00Z"/>
                <w:color w:val="000000"/>
                <w:sz w:val="20"/>
                <w:szCs w:val="20"/>
                <w:lang w:val="en-US"/>
              </w:rPr>
            </w:pPr>
            <w:ins w:id="3994"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6" w:author="Nick.Tolimieri" w:date="2022-09-06T13:51:00Z"/>
                <w:color w:val="000000"/>
                <w:sz w:val="20"/>
                <w:szCs w:val="20"/>
                <w:lang w:val="en-US"/>
              </w:rPr>
            </w:pPr>
            <w:ins w:id="3997"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9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9" w:author="Nick.Tolimieri" w:date="2022-09-06T13:51:00Z"/>
                <w:color w:val="000000"/>
                <w:sz w:val="20"/>
                <w:szCs w:val="20"/>
                <w:lang w:val="en-US"/>
              </w:rPr>
            </w:pPr>
            <w:ins w:id="4000"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2" w:author="Nick.Tolimieri" w:date="2022-09-06T13:51:00Z"/>
                <w:color w:val="000000"/>
                <w:sz w:val="20"/>
                <w:szCs w:val="20"/>
                <w:lang w:val="en-US"/>
              </w:rPr>
            </w:pPr>
            <w:ins w:id="4003"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5" w:author="Nick.Tolimieri" w:date="2022-09-06T13:51:00Z"/>
                <w:color w:val="000000"/>
                <w:sz w:val="20"/>
                <w:szCs w:val="20"/>
                <w:lang w:val="en-US"/>
              </w:rPr>
            </w:pPr>
            <w:ins w:id="4006"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8" w:author="Nick.Tolimieri" w:date="2022-09-06T13:51:00Z"/>
                <w:color w:val="000000"/>
                <w:sz w:val="20"/>
                <w:szCs w:val="20"/>
                <w:lang w:val="en-US"/>
              </w:rPr>
            </w:pPr>
            <w:ins w:id="4009"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1" w:author="Nick.Tolimieri" w:date="2022-09-06T13:51:00Z"/>
                <w:color w:val="000000"/>
                <w:sz w:val="20"/>
                <w:szCs w:val="20"/>
                <w:lang w:val="en-US"/>
              </w:rPr>
            </w:pPr>
            <w:ins w:id="4012"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4" w:author="Nick.Tolimieri" w:date="2022-09-06T13:51:00Z"/>
                <w:color w:val="000000"/>
                <w:sz w:val="20"/>
                <w:szCs w:val="20"/>
                <w:lang w:val="en-US"/>
              </w:rPr>
            </w:pPr>
            <w:ins w:id="4015" w:author="Nick.Tolimieri" w:date="2022-09-06T13:51:00Z">
              <w:r w:rsidRPr="00C97A89">
                <w:rPr>
                  <w:color w:val="000000"/>
                  <w:sz w:val="20"/>
                  <w:szCs w:val="20"/>
                  <w:lang w:val="en-US"/>
                </w:rPr>
                <w:t>2.62</w:t>
              </w:r>
            </w:ins>
          </w:p>
        </w:tc>
      </w:tr>
      <w:tr w:rsidR="00C97A89" w:rsidRPr="00C97A89" w:rsidTr="0048438B">
        <w:tblPrEx>
          <w:tblPrExChange w:id="4016" w:author="Nick.Tolimieri" w:date="2022-09-06T14:24:00Z">
            <w:tblPrEx>
              <w:tblW w:w="10017" w:type="dxa"/>
            </w:tblPrEx>
          </w:tblPrExChange>
        </w:tblPrEx>
        <w:trPr>
          <w:trHeight w:val="255"/>
          <w:ins w:id="4017" w:author="Nick.Tolimieri" w:date="2022-09-06T13:51:00Z"/>
          <w:trPrChange w:id="401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1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0" w:author="Nick.Tolimieri" w:date="2022-09-06T13:51:00Z"/>
                <w:color w:val="000000"/>
                <w:sz w:val="20"/>
                <w:szCs w:val="20"/>
                <w:lang w:val="en-US"/>
              </w:rPr>
            </w:pPr>
            <w:ins w:id="402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3" w:author="Nick.Tolimieri" w:date="2022-09-06T13:51:00Z"/>
                <w:color w:val="000000"/>
                <w:sz w:val="20"/>
                <w:szCs w:val="20"/>
                <w:lang w:val="en-US"/>
              </w:rPr>
            </w:pPr>
            <w:ins w:id="4024"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6" w:author="Nick.Tolimieri" w:date="2022-09-06T13:51:00Z"/>
                <w:color w:val="000000"/>
                <w:sz w:val="20"/>
                <w:szCs w:val="20"/>
                <w:lang w:val="en-US"/>
              </w:rPr>
            </w:pPr>
            <w:ins w:id="4027"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2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9" w:author="Nick.Tolimieri" w:date="2022-09-06T13:51:00Z"/>
                <w:color w:val="000000"/>
                <w:sz w:val="20"/>
                <w:szCs w:val="20"/>
                <w:lang w:val="en-US"/>
              </w:rPr>
            </w:pPr>
            <w:ins w:id="403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2" w:author="Nick.Tolimieri" w:date="2022-09-06T13:51:00Z"/>
                <w:color w:val="000000"/>
                <w:sz w:val="20"/>
                <w:szCs w:val="20"/>
                <w:lang w:val="en-US"/>
              </w:rPr>
            </w:pPr>
            <w:ins w:id="403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03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5" w:author="Nick.Tolimieri" w:date="2022-09-06T13:51:00Z"/>
                <w:color w:val="000000"/>
                <w:sz w:val="20"/>
                <w:szCs w:val="20"/>
                <w:lang w:val="en-US"/>
              </w:rPr>
            </w:pPr>
            <w:ins w:id="403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38" w:author="Nick.Tolimieri" w:date="2022-09-06T13:51:00Z"/>
                <w:color w:val="000000"/>
                <w:sz w:val="20"/>
                <w:szCs w:val="20"/>
                <w:lang w:val="en-US"/>
              </w:rPr>
            </w:pPr>
            <w:ins w:id="403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1" w:author="Nick.Tolimieri" w:date="2022-09-06T13:51:00Z"/>
                <w:color w:val="000000"/>
                <w:sz w:val="20"/>
                <w:szCs w:val="20"/>
                <w:lang w:val="en-US"/>
              </w:rPr>
            </w:pPr>
            <w:ins w:id="40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4" w:author="Nick.Tolimieri" w:date="2022-09-06T13:51:00Z"/>
                <w:color w:val="000000"/>
                <w:sz w:val="20"/>
                <w:szCs w:val="20"/>
                <w:lang w:val="en-US"/>
              </w:rPr>
            </w:pPr>
            <w:ins w:id="40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7" w:author="Nick.Tolimieri" w:date="2022-09-06T13:51:00Z"/>
                <w:color w:val="000000"/>
                <w:sz w:val="20"/>
                <w:szCs w:val="20"/>
                <w:lang w:val="en-US"/>
              </w:rPr>
            </w:pPr>
            <w:ins w:id="40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0" w:author="Nick.Tolimieri" w:date="2022-09-06T13:51:00Z"/>
                <w:color w:val="000000"/>
                <w:sz w:val="20"/>
                <w:szCs w:val="20"/>
                <w:lang w:val="en-US"/>
              </w:rPr>
            </w:pPr>
            <w:ins w:id="4051" w:author="Nick.Tolimieri" w:date="2022-09-06T13:51:00Z">
              <w:r w:rsidRPr="00C97A89">
                <w:rPr>
                  <w:color w:val="000000"/>
                  <w:sz w:val="20"/>
                  <w:szCs w:val="20"/>
                  <w:lang w:val="en-US"/>
                </w:rPr>
                <w:t>-</w:t>
              </w:r>
            </w:ins>
          </w:p>
        </w:tc>
      </w:tr>
      <w:tr w:rsidR="00C97A89" w:rsidRPr="00C97A89" w:rsidTr="0048438B">
        <w:tblPrEx>
          <w:tblPrExChange w:id="4052" w:author="Nick.Tolimieri" w:date="2022-09-06T14:24:00Z">
            <w:tblPrEx>
              <w:tblW w:w="10017" w:type="dxa"/>
            </w:tblPrEx>
          </w:tblPrExChange>
        </w:tblPrEx>
        <w:trPr>
          <w:trHeight w:val="255"/>
          <w:ins w:id="4053" w:author="Nick.Tolimieri" w:date="2022-09-06T13:51:00Z"/>
          <w:trPrChange w:id="405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5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6" w:author="Nick.Tolimieri" w:date="2022-09-06T13:51:00Z"/>
                <w:color w:val="000000"/>
                <w:sz w:val="20"/>
                <w:szCs w:val="20"/>
                <w:lang w:val="en-US"/>
              </w:rPr>
            </w:pPr>
            <w:ins w:id="405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5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59" w:author="Nick.Tolimieri" w:date="2022-09-06T13:51:00Z"/>
                <w:color w:val="000000"/>
                <w:sz w:val="20"/>
                <w:szCs w:val="20"/>
                <w:lang w:val="en-US"/>
              </w:rPr>
            </w:pPr>
            <w:ins w:id="4060"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2" w:author="Nick.Tolimieri" w:date="2022-09-06T13:51:00Z"/>
                <w:color w:val="000000"/>
                <w:sz w:val="20"/>
                <w:szCs w:val="20"/>
                <w:lang w:val="en-US"/>
              </w:rPr>
            </w:pPr>
            <w:ins w:id="406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5" w:author="Nick.Tolimieri" w:date="2022-09-06T13:51:00Z"/>
                <w:color w:val="000000"/>
                <w:sz w:val="20"/>
                <w:szCs w:val="20"/>
                <w:lang w:val="en-US"/>
              </w:rPr>
            </w:pPr>
            <w:ins w:id="406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8" w:author="Nick.Tolimieri" w:date="2022-09-06T13:51:00Z"/>
                <w:color w:val="000000"/>
                <w:sz w:val="20"/>
                <w:szCs w:val="20"/>
                <w:lang w:val="en-US"/>
              </w:rPr>
            </w:pPr>
            <w:ins w:id="4069"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07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1" w:author="Nick.Tolimieri" w:date="2022-09-06T13:51:00Z"/>
                <w:color w:val="000000"/>
                <w:sz w:val="20"/>
                <w:szCs w:val="20"/>
                <w:lang w:val="en-US"/>
              </w:rPr>
            </w:pPr>
            <w:ins w:id="407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4" w:author="Nick.Tolimieri" w:date="2022-09-06T13:51:00Z"/>
                <w:color w:val="000000"/>
                <w:sz w:val="20"/>
                <w:szCs w:val="20"/>
                <w:lang w:val="en-US"/>
              </w:rPr>
            </w:pPr>
            <w:ins w:id="407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7" w:author="Nick.Tolimieri" w:date="2022-09-06T13:51:00Z"/>
                <w:color w:val="000000"/>
                <w:sz w:val="20"/>
                <w:szCs w:val="20"/>
                <w:lang w:val="en-US"/>
              </w:rPr>
            </w:pPr>
            <w:ins w:id="40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0" w:author="Nick.Tolimieri" w:date="2022-09-06T13:51:00Z"/>
                <w:color w:val="000000"/>
                <w:sz w:val="20"/>
                <w:szCs w:val="20"/>
                <w:lang w:val="en-US"/>
              </w:rPr>
            </w:pPr>
            <w:ins w:id="40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3" w:author="Nick.Tolimieri" w:date="2022-09-06T13:51:00Z"/>
                <w:color w:val="000000"/>
                <w:sz w:val="20"/>
                <w:szCs w:val="20"/>
                <w:lang w:val="en-US"/>
              </w:rPr>
            </w:pPr>
            <w:ins w:id="40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6" w:author="Nick.Tolimieri" w:date="2022-09-06T13:51:00Z"/>
                <w:color w:val="000000"/>
                <w:sz w:val="20"/>
                <w:szCs w:val="20"/>
                <w:lang w:val="en-US"/>
              </w:rPr>
            </w:pPr>
            <w:ins w:id="4087" w:author="Nick.Tolimieri" w:date="2022-09-06T13:51:00Z">
              <w:r w:rsidRPr="00C97A89">
                <w:rPr>
                  <w:color w:val="000000"/>
                  <w:sz w:val="20"/>
                  <w:szCs w:val="20"/>
                  <w:lang w:val="en-US"/>
                </w:rPr>
                <w:t>-</w:t>
              </w:r>
            </w:ins>
          </w:p>
        </w:tc>
      </w:tr>
      <w:tr w:rsidR="00C97A89" w:rsidRPr="00C97A89" w:rsidTr="0048438B">
        <w:tblPrEx>
          <w:tblPrExChange w:id="4088" w:author="Nick.Tolimieri" w:date="2022-09-06T14:24:00Z">
            <w:tblPrEx>
              <w:tblW w:w="10017" w:type="dxa"/>
            </w:tblPrEx>
          </w:tblPrExChange>
        </w:tblPrEx>
        <w:trPr>
          <w:trHeight w:val="255"/>
          <w:ins w:id="4089" w:author="Nick.Tolimieri" w:date="2022-09-06T13:51:00Z"/>
          <w:trPrChange w:id="409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9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2" w:author="Nick.Tolimieri" w:date="2022-09-06T13:51:00Z"/>
                <w:color w:val="000000"/>
                <w:sz w:val="20"/>
                <w:szCs w:val="20"/>
                <w:lang w:val="en-US"/>
              </w:rPr>
            </w:pPr>
            <w:ins w:id="409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5" w:author="Nick.Tolimieri" w:date="2022-09-06T13:51:00Z"/>
                <w:color w:val="000000"/>
                <w:sz w:val="20"/>
                <w:szCs w:val="20"/>
                <w:lang w:val="en-US"/>
              </w:rPr>
            </w:pPr>
            <w:ins w:id="4096"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8" w:author="Nick.Tolimieri" w:date="2022-09-06T13:51:00Z"/>
                <w:color w:val="000000"/>
                <w:sz w:val="20"/>
                <w:szCs w:val="20"/>
                <w:lang w:val="en-US"/>
              </w:rPr>
            </w:pPr>
            <w:ins w:id="4099"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1" w:author="Nick.Tolimieri" w:date="2022-09-06T13:51:00Z"/>
                <w:color w:val="000000"/>
                <w:sz w:val="20"/>
                <w:szCs w:val="20"/>
                <w:lang w:val="en-US"/>
              </w:rPr>
            </w:pPr>
            <w:ins w:id="410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4" w:author="Nick.Tolimieri" w:date="2022-09-06T13:51:00Z"/>
                <w:color w:val="000000"/>
                <w:sz w:val="20"/>
                <w:szCs w:val="20"/>
                <w:lang w:val="en-US"/>
              </w:rPr>
            </w:pPr>
            <w:ins w:id="4105"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0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7" w:author="Nick.Tolimieri" w:date="2022-09-06T13:51:00Z"/>
                <w:color w:val="000000"/>
                <w:sz w:val="20"/>
                <w:szCs w:val="20"/>
                <w:lang w:val="en-US"/>
              </w:rPr>
            </w:pPr>
            <w:ins w:id="410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0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0" w:author="Nick.Tolimieri" w:date="2022-09-06T13:51:00Z"/>
                <w:color w:val="000000"/>
                <w:sz w:val="20"/>
                <w:szCs w:val="20"/>
                <w:lang w:val="en-US"/>
              </w:rPr>
            </w:pPr>
            <w:ins w:id="411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3" w:author="Nick.Tolimieri" w:date="2022-09-06T13:51:00Z"/>
                <w:color w:val="000000"/>
                <w:sz w:val="20"/>
                <w:szCs w:val="20"/>
                <w:lang w:val="en-US"/>
              </w:rPr>
            </w:pPr>
            <w:ins w:id="411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6" w:author="Nick.Tolimieri" w:date="2022-09-06T13:51:00Z"/>
                <w:color w:val="000000"/>
                <w:sz w:val="20"/>
                <w:szCs w:val="20"/>
                <w:lang w:val="en-US"/>
              </w:rPr>
            </w:pPr>
            <w:ins w:id="41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9" w:author="Nick.Tolimieri" w:date="2022-09-06T13:51:00Z"/>
                <w:color w:val="000000"/>
                <w:sz w:val="20"/>
                <w:szCs w:val="20"/>
                <w:lang w:val="en-US"/>
              </w:rPr>
            </w:pPr>
            <w:ins w:id="41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2" w:author="Nick.Tolimieri" w:date="2022-09-06T13:51:00Z"/>
                <w:color w:val="000000"/>
                <w:sz w:val="20"/>
                <w:szCs w:val="20"/>
                <w:lang w:val="en-US"/>
              </w:rPr>
            </w:pPr>
            <w:ins w:id="4123" w:author="Nick.Tolimieri" w:date="2022-09-06T13:51:00Z">
              <w:r w:rsidRPr="00C97A89">
                <w:rPr>
                  <w:color w:val="000000"/>
                  <w:sz w:val="20"/>
                  <w:szCs w:val="20"/>
                  <w:lang w:val="en-US"/>
                </w:rPr>
                <w:t>-</w:t>
              </w:r>
            </w:ins>
          </w:p>
        </w:tc>
      </w:tr>
      <w:tr w:rsidR="00C97A89" w:rsidRPr="00C97A89" w:rsidTr="0048438B">
        <w:tblPrEx>
          <w:tblPrExChange w:id="4124" w:author="Nick.Tolimieri" w:date="2022-09-06T14:24:00Z">
            <w:tblPrEx>
              <w:tblW w:w="10017" w:type="dxa"/>
            </w:tblPrEx>
          </w:tblPrExChange>
        </w:tblPrEx>
        <w:trPr>
          <w:trHeight w:val="255"/>
          <w:ins w:id="4125" w:author="Nick.Tolimieri" w:date="2022-09-06T13:51:00Z"/>
          <w:trPrChange w:id="412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2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8" w:author="Nick.Tolimieri" w:date="2022-09-06T13:51:00Z"/>
                <w:color w:val="000000"/>
                <w:sz w:val="20"/>
                <w:szCs w:val="20"/>
                <w:lang w:val="en-US"/>
              </w:rPr>
            </w:pPr>
            <w:ins w:id="412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1" w:author="Nick.Tolimieri" w:date="2022-09-06T13:51:00Z"/>
                <w:color w:val="000000"/>
                <w:sz w:val="20"/>
                <w:szCs w:val="20"/>
                <w:lang w:val="en-US"/>
              </w:rPr>
            </w:pPr>
            <w:ins w:id="4132"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4" w:author="Nick.Tolimieri" w:date="2022-09-06T13:51:00Z"/>
                <w:color w:val="000000"/>
                <w:sz w:val="20"/>
                <w:szCs w:val="20"/>
                <w:lang w:val="en-US"/>
              </w:rPr>
            </w:pPr>
            <w:ins w:id="41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7" w:author="Nick.Tolimieri" w:date="2022-09-06T13:51:00Z"/>
                <w:color w:val="000000"/>
                <w:sz w:val="20"/>
                <w:szCs w:val="20"/>
                <w:lang w:val="en-US"/>
              </w:rPr>
            </w:pPr>
            <w:ins w:id="413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3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0" w:author="Nick.Tolimieri" w:date="2022-09-06T13:51:00Z"/>
                <w:color w:val="000000"/>
                <w:sz w:val="20"/>
                <w:szCs w:val="20"/>
                <w:lang w:val="en-US"/>
              </w:rPr>
            </w:pPr>
            <w:ins w:id="4141"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4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3" w:author="Nick.Tolimieri" w:date="2022-09-06T13:51:00Z"/>
                <w:color w:val="000000"/>
                <w:sz w:val="20"/>
                <w:szCs w:val="20"/>
                <w:lang w:val="en-US"/>
              </w:rPr>
            </w:pPr>
            <w:ins w:id="414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6" w:author="Nick.Tolimieri" w:date="2022-09-06T13:51:00Z"/>
                <w:color w:val="000000"/>
                <w:sz w:val="20"/>
                <w:szCs w:val="20"/>
                <w:lang w:val="en-US"/>
              </w:rPr>
            </w:pPr>
            <w:ins w:id="414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4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9" w:author="Nick.Tolimieri" w:date="2022-09-06T13:51:00Z"/>
                <w:color w:val="000000"/>
                <w:sz w:val="20"/>
                <w:szCs w:val="20"/>
                <w:lang w:val="en-US"/>
              </w:rPr>
            </w:pPr>
            <w:ins w:id="41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2" w:author="Nick.Tolimieri" w:date="2022-09-06T13:51:00Z"/>
                <w:color w:val="000000"/>
                <w:sz w:val="20"/>
                <w:szCs w:val="20"/>
                <w:lang w:val="en-US"/>
              </w:rPr>
            </w:pPr>
            <w:ins w:id="41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5" w:author="Nick.Tolimieri" w:date="2022-09-06T13:51:00Z"/>
                <w:color w:val="000000"/>
                <w:sz w:val="20"/>
                <w:szCs w:val="20"/>
                <w:lang w:val="en-US"/>
              </w:rPr>
            </w:pPr>
            <w:ins w:id="41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8" w:author="Nick.Tolimieri" w:date="2022-09-06T13:51:00Z"/>
                <w:color w:val="000000"/>
                <w:sz w:val="20"/>
                <w:szCs w:val="20"/>
                <w:lang w:val="en-US"/>
              </w:rPr>
            </w:pPr>
            <w:ins w:id="4159" w:author="Nick.Tolimieri" w:date="2022-09-06T13:51:00Z">
              <w:r w:rsidRPr="00C97A89">
                <w:rPr>
                  <w:color w:val="000000"/>
                  <w:sz w:val="20"/>
                  <w:szCs w:val="20"/>
                  <w:lang w:val="en-US"/>
                </w:rPr>
                <w:t>-</w:t>
              </w:r>
            </w:ins>
          </w:p>
        </w:tc>
      </w:tr>
      <w:tr w:rsidR="00C97A89" w:rsidRPr="00C97A89" w:rsidTr="0048438B">
        <w:tblPrEx>
          <w:tblPrExChange w:id="4160" w:author="Nick.Tolimieri" w:date="2022-09-06T14:24:00Z">
            <w:tblPrEx>
              <w:tblW w:w="10017" w:type="dxa"/>
            </w:tblPrEx>
          </w:tblPrExChange>
        </w:tblPrEx>
        <w:trPr>
          <w:trHeight w:val="255"/>
          <w:ins w:id="4161" w:author="Nick.Tolimieri" w:date="2022-09-06T13:51:00Z"/>
          <w:trPrChange w:id="416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6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4" w:author="Nick.Tolimieri" w:date="2022-09-06T13:51:00Z"/>
                <w:color w:val="000000"/>
                <w:sz w:val="20"/>
                <w:szCs w:val="20"/>
                <w:lang w:val="en-US"/>
              </w:rPr>
            </w:pPr>
            <w:ins w:id="416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7" w:author="Nick.Tolimieri" w:date="2022-09-06T13:51:00Z"/>
                <w:color w:val="000000"/>
                <w:sz w:val="20"/>
                <w:szCs w:val="20"/>
                <w:lang w:val="en-US"/>
              </w:rPr>
            </w:pPr>
            <w:ins w:id="4168"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6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0" w:author="Nick.Tolimieri" w:date="2022-09-06T13:51:00Z"/>
                <w:color w:val="000000"/>
                <w:sz w:val="20"/>
                <w:szCs w:val="20"/>
                <w:lang w:val="en-US"/>
              </w:rPr>
            </w:pPr>
            <w:ins w:id="417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3" w:author="Nick.Tolimieri" w:date="2022-09-06T13:51:00Z"/>
                <w:color w:val="000000"/>
                <w:sz w:val="20"/>
                <w:szCs w:val="20"/>
                <w:lang w:val="en-US"/>
              </w:rPr>
            </w:pPr>
            <w:ins w:id="417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6" w:author="Nick.Tolimieri" w:date="2022-09-06T13:51:00Z"/>
                <w:color w:val="000000"/>
                <w:sz w:val="20"/>
                <w:szCs w:val="20"/>
                <w:lang w:val="en-US"/>
              </w:rPr>
            </w:pPr>
            <w:ins w:id="417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7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9" w:author="Nick.Tolimieri" w:date="2022-09-06T13:51:00Z"/>
                <w:color w:val="000000"/>
                <w:sz w:val="20"/>
                <w:szCs w:val="20"/>
                <w:lang w:val="en-US"/>
              </w:rPr>
            </w:pPr>
            <w:ins w:id="418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2" w:author="Nick.Tolimieri" w:date="2022-09-06T13:51:00Z"/>
                <w:color w:val="000000"/>
                <w:sz w:val="20"/>
                <w:szCs w:val="20"/>
                <w:lang w:val="en-US"/>
              </w:rPr>
            </w:pPr>
            <w:ins w:id="418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5" w:author="Nick.Tolimieri" w:date="2022-09-06T13:51:00Z"/>
                <w:color w:val="000000"/>
                <w:sz w:val="20"/>
                <w:szCs w:val="20"/>
                <w:lang w:val="en-US"/>
              </w:rPr>
            </w:pPr>
            <w:ins w:id="41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8" w:author="Nick.Tolimieri" w:date="2022-09-06T13:51:00Z"/>
                <w:color w:val="000000"/>
                <w:sz w:val="20"/>
                <w:szCs w:val="20"/>
                <w:lang w:val="en-US"/>
              </w:rPr>
            </w:pPr>
            <w:ins w:id="41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1" w:author="Nick.Tolimieri" w:date="2022-09-06T13:51:00Z"/>
                <w:color w:val="000000"/>
                <w:sz w:val="20"/>
                <w:szCs w:val="20"/>
                <w:lang w:val="en-US"/>
              </w:rPr>
            </w:pPr>
            <w:ins w:id="41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4" w:author="Nick.Tolimieri" w:date="2022-09-06T13:51:00Z"/>
                <w:color w:val="000000"/>
                <w:sz w:val="20"/>
                <w:szCs w:val="20"/>
                <w:lang w:val="en-US"/>
              </w:rPr>
            </w:pPr>
            <w:ins w:id="4195" w:author="Nick.Tolimieri" w:date="2022-09-06T13:51:00Z">
              <w:r w:rsidRPr="00C97A89">
                <w:rPr>
                  <w:color w:val="000000"/>
                  <w:sz w:val="20"/>
                  <w:szCs w:val="20"/>
                  <w:lang w:val="en-US"/>
                </w:rPr>
                <w:t>-</w:t>
              </w:r>
            </w:ins>
          </w:p>
        </w:tc>
      </w:tr>
      <w:tr w:rsidR="00C97A89" w:rsidRPr="00C97A89" w:rsidTr="0048438B">
        <w:tblPrEx>
          <w:tblPrExChange w:id="4196" w:author="Nick.Tolimieri" w:date="2022-09-06T14:24:00Z">
            <w:tblPrEx>
              <w:tblW w:w="10017" w:type="dxa"/>
            </w:tblPrEx>
          </w:tblPrExChange>
        </w:tblPrEx>
        <w:trPr>
          <w:trHeight w:val="255"/>
          <w:ins w:id="4197" w:author="Nick.Tolimieri" w:date="2022-09-06T13:51:00Z"/>
          <w:trPrChange w:id="419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9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0" w:author="Nick.Tolimieri" w:date="2022-09-06T13:51:00Z"/>
                <w:color w:val="000000"/>
                <w:sz w:val="20"/>
                <w:szCs w:val="20"/>
                <w:lang w:val="en-US"/>
              </w:rPr>
            </w:pPr>
            <w:ins w:id="420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3" w:author="Nick.Tolimieri" w:date="2022-09-06T13:51:00Z"/>
                <w:color w:val="000000"/>
                <w:sz w:val="20"/>
                <w:szCs w:val="20"/>
                <w:lang w:val="en-US"/>
              </w:rPr>
            </w:pPr>
            <w:ins w:id="4204"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6" w:author="Nick.Tolimieri" w:date="2022-09-06T13:51:00Z"/>
                <w:color w:val="000000"/>
                <w:sz w:val="20"/>
                <w:szCs w:val="20"/>
                <w:lang w:val="en-US"/>
              </w:rPr>
            </w:pPr>
            <w:ins w:id="4207"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0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9" w:author="Nick.Tolimieri" w:date="2022-09-06T13:51:00Z"/>
                <w:color w:val="000000"/>
                <w:sz w:val="20"/>
                <w:szCs w:val="20"/>
                <w:lang w:val="en-US"/>
              </w:rPr>
            </w:pPr>
            <w:ins w:id="4210"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2" w:author="Nick.Tolimieri" w:date="2022-09-06T13:51:00Z"/>
                <w:color w:val="000000"/>
                <w:sz w:val="20"/>
                <w:szCs w:val="20"/>
                <w:lang w:val="en-US"/>
              </w:rPr>
            </w:pPr>
            <w:ins w:id="4213"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421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5" w:author="Nick.Tolimieri" w:date="2022-09-06T13:51:00Z"/>
                <w:color w:val="000000"/>
                <w:sz w:val="20"/>
                <w:szCs w:val="20"/>
                <w:lang w:val="en-US"/>
              </w:rPr>
            </w:pPr>
            <w:ins w:id="4216"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8" w:author="Nick.Tolimieri" w:date="2022-09-06T13:51:00Z"/>
                <w:color w:val="000000"/>
                <w:sz w:val="20"/>
                <w:szCs w:val="20"/>
                <w:lang w:val="en-US"/>
              </w:rPr>
            </w:pPr>
            <w:ins w:id="4219"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1" w:author="Nick.Tolimieri" w:date="2022-09-06T13:51:00Z"/>
                <w:color w:val="000000"/>
                <w:sz w:val="20"/>
                <w:szCs w:val="20"/>
                <w:lang w:val="en-US"/>
              </w:rPr>
            </w:pPr>
            <w:ins w:id="4222"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4" w:author="Nick.Tolimieri" w:date="2022-09-06T13:51:00Z"/>
                <w:color w:val="000000"/>
                <w:sz w:val="20"/>
                <w:szCs w:val="20"/>
                <w:lang w:val="en-US"/>
              </w:rPr>
            </w:pPr>
            <w:ins w:id="4225"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7" w:author="Nick.Tolimieri" w:date="2022-09-06T13:51:00Z"/>
                <w:color w:val="000000"/>
                <w:sz w:val="20"/>
                <w:szCs w:val="20"/>
                <w:lang w:val="en-US"/>
              </w:rPr>
            </w:pPr>
            <w:ins w:id="4228"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0" w:author="Nick.Tolimieri" w:date="2022-09-06T13:51:00Z"/>
                <w:color w:val="000000"/>
                <w:sz w:val="20"/>
                <w:szCs w:val="20"/>
                <w:lang w:val="en-US"/>
              </w:rPr>
            </w:pPr>
            <w:ins w:id="4231" w:author="Nick.Tolimieri" w:date="2022-09-06T13:51:00Z">
              <w:r w:rsidRPr="00C97A89">
                <w:rPr>
                  <w:color w:val="000000"/>
                  <w:sz w:val="20"/>
                  <w:szCs w:val="20"/>
                  <w:lang w:val="en-US"/>
                </w:rPr>
                <w:t>1.66</w:t>
              </w:r>
            </w:ins>
          </w:p>
        </w:tc>
      </w:tr>
      <w:tr w:rsidR="00C97A89" w:rsidRPr="00C97A89" w:rsidTr="0048438B">
        <w:tblPrEx>
          <w:tblPrExChange w:id="4232" w:author="Nick.Tolimieri" w:date="2022-09-06T14:24:00Z">
            <w:tblPrEx>
              <w:tblW w:w="10017" w:type="dxa"/>
            </w:tblPrEx>
          </w:tblPrExChange>
        </w:tblPrEx>
        <w:trPr>
          <w:trHeight w:val="255"/>
          <w:ins w:id="4233" w:author="Nick.Tolimieri" w:date="2022-09-06T13:51:00Z"/>
          <w:trPrChange w:id="423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23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6" w:author="Nick.Tolimieri" w:date="2022-09-06T13:51:00Z"/>
                <w:color w:val="000000"/>
                <w:sz w:val="20"/>
                <w:szCs w:val="20"/>
                <w:lang w:val="en-US"/>
              </w:rPr>
            </w:pPr>
            <w:ins w:id="423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3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9" w:author="Nick.Tolimieri" w:date="2022-09-06T13:51:00Z"/>
                <w:color w:val="000000"/>
                <w:sz w:val="20"/>
                <w:szCs w:val="20"/>
                <w:lang w:val="en-US"/>
              </w:rPr>
            </w:pPr>
            <w:ins w:id="4240"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2" w:author="Nick.Tolimieri" w:date="2022-09-06T13:51:00Z"/>
                <w:color w:val="000000"/>
                <w:sz w:val="20"/>
                <w:szCs w:val="20"/>
                <w:lang w:val="en-US"/>
              </w:rPr>
            </w:pPr>
            <w:ins w:id="4243"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5" w:author="Nick.Tolimieri" w:date="2022-09-06T13:51:00Z"/>
                <w:color w:val="000000"/>
                <w:sz w:val="20"/>
                <w:szCs w:val="20"/>
                <w:lang w:val="en-US"/>
              </w:rPr>
            </w:pPr>
            <w:ins w:id="4246"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8" w:author="Nick.Tolimieri" w:date="2022-09-06T13:51:00Z"/>
                <w:color w:val="000000"/>
                <w:sz w:val="20"/>
                <w:szCs w:val="20"/>
                <w:lang w:val="en-US"/>
              </w:rPr>
            </w:pPr>
            <w:ins w:id="424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425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1" w:author="Nick.Tolimieri" w:date="2022-09-06T13:51:00Z"/>
                <w:color w:val="000000"/>
                <w:sz w:val="20"/>
                <w:szCs w:val="20"/>
                <w:lang w:val="en-US"/>
              </w:rPr>
            </w:pPr>
            <w:ins w:id="4252"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4" w:author="Nick.Tolimieri" w:date="2022-09-06T13:51:00Z"/>
                <w:color w:val="000000"/>
                <w:sz w:val="20"/>
                <w:szCs w:val="20"/>
                <w:lang w:val="en-US"/>
              </w:rPr>
            </w:pPr>
            <w:ins w:id="4255"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7" w:author="Nick.Tolimieri" w:date="2022-09-06T13:51:00Z"/>
                <w:color w:val="000000"/>
                <w:sz w:val="20"/>
                <w:szCs w:val="20"/>
                <w:lang w:val="en-US"/>
              </w:rPr>
            </w:pPr>
            <w:ins w:id="4258"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0" w:author="Nick.Tolimieri" w:date="2022-09-06T13:51:00Z"/>
                <w:color w:val="000000"/>
                <w:sz w:val="20"/>
                <w:szCs w:val="20"/>
                <w:lang w:val="en-US"/>
              </w:rPr>
            </w:pPr>
            <w:ins w:id="4261"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3" w:author="Nick.Tolimieri" w:date="2022-09-06T13:51:00Z"/>
                <w:color w:val="000000"/>
                <w:sz w:val="20"/>
                <w:szCs w:val="20"/>
                <w:lang w:val="en-US"/>
              </w:rPr>
            </w:pPr>
            <w:ins w:id="4264"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6" w:author="Nick.Tolimieri" w:date="2022-09-06T13:51:00Z"/>
                <w:color w:val="000000"/>
                <w:sz w:val="20"/>
                <w:szCs w:val="20"/>
                <w:lang w:val="en-US"/>
              </w:rPr>
            </w:pPr>
            <w:ins w:id="4267" w:author="Nick.Tolimieri" w:date="2022-09-06T13:51:00Z">
              <w:r w:rsidRPr="00C97A89">
                <w:rPr>
                  <w:color w:val="000000"/>
                  <w:sz w:val="20"/>
                  <w:szCs w:val="20"/>
                  <w:lang w:val="en-US"/>
                </w:rPr>
                <w:t>3.94</w:t>
              </w:r>
            </w:ins>
          </w:p>
        </w:tc>
      </w:tr>
      <w:tr w:rsidR="00C97A89" w:rsidRPr="00C97A89" w:rsidTr="0048438B">
        <w:tblPrEx>
          <w:tblPrExChange w:id="4268" w:author="Nick.Tolimieri" w:date="2022-09-06T14:24:00Z">
            <w:tblPrEx>
              <w:tblW w:w="10017" w:type="dxa"/>
            </w:tblPrEx>
          </w:tblPrExChange>
        </w:tblPrEx>
        <w:trPr>
          <w:trHeight w:val="255"/>
          <w:ins w:id="4269" w:author="Nick.Tolimieri" w:date="2022-09-06T13:51:00Z"/>
          <w:trPrChange w:id="427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27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2" w:author="Nick.Tolimieri" w:date="2022-09-06T13:51:00Z"/>
                <w:color w:val="000000"/>
                <w:sz w:val="20"/>
                <w:szCs w:val="20"/>
                <w:lang w:val="en-US"/>
              </w:rPr>
            </w:pPr>
            <w:ins w:id="427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5" w:author="Nick.Tolimieri" w:date="2022-09-06T13:51:00Z"/>
                <w:color w:val="000000"/>
                <w:sz w:val="20"/>
                <w:szCs w:val="20"/>
                <w:lang w:val="en-US"/>
              </w:rPr>
            </w:pPr>
            <w:ins w:id="4276"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8" w:author="Nick.Tolimieri" w:date="2022-09-06T13:51:00Z"/>
                <w:color w:val="000000"/>
                <w:sz w:val="20"/>
                <w:szCs w:val="20"/>
                <w:lang w:val="en-US"/>
              </w:rPr>
            </w:pPr>
            <w:ins w:id="4279"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1" w:author="Nick.Tolimieri" w:date="2022-09-06T13:51:00Z"/>
                <w:color w:val="000000"/>
                <w:sz w:val="20"/>
                <w:szCs w:val="20"/>
                <w:lang w:val="en-US"/>
              </w:rPr>
            </w:pPr>
            <w:ins w:id="4282"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4" w:author="Nick.Tolimieri" w:date="2022-09-06T13:51:00Z"/>
                <w:color w:val="000000"/>
                <w:sz w:val="20"/>
                <w:szCs w:val="20"/>
                <w:lang w:val="en-US"/>
              </w:rPr>
            </w:pPr>
            <w:ins w:id="4285"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28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7" w:author="Nick.Tolimieri" w:date="2022-09-06T13:51:00Z"/>
                <w:color w:val="000000"/>
                <w:sz w:val="20"/>
                <w:szCs w:val="20"/>
                <w:lang w:val="en-US"/>
              </w:rPr>
            </w:pPr>
            <w:ins w:id="4288"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8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0" w:author="Nick.Tolimieri" w:date="2022-09-06T13:51:00Z"/>
                <w:color w:val="000000"/>
                <w:sz w:val="20"/>
                <w:szCs w:val="20"/>
                <w:lang w:val="en-US"/>
              </w:rPr>
            </w:pPr>
            <w:ins w:id="4291"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3" w:author="Nick.Tolimieri" w:date="2022-09-06T13:51:00Z"/>
                <w:color w:val="000000"/>
                <w:sz w:val="20"/>
                <w:szCs w:val="20"/>
                <w:lang w:val="en-US"/>
              </w:rPr>
            </w:pPr>
            <w:ins w:id="4294"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6" w:author="Nick.Tolimieri" w:date="2022-09-06T13:51:00Z"/>
                <w:color w:val="000000"/>
                <w:sz w:val="20"/>
                <w:szCs w:val="20"/>
                <w:lang w:val="en-US"/>
              </w:rPr>
            </w:pPr>
            <w:ins w:id="4297"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2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9" w:author="Nick.Tolimieri" w:date="2022-09-06T13:51:00Z"/>
                <w:color w:val="000000"/>
                <w:sz w:val="20"/>
                <w:szCs w:val="20"/>
                <w:lang w:val="en-US"/>
              </w:rPr>
            </w:pPr>
            <w:ins w:id="4300"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2" w:author="Nick.Tolimieri" w:date="2022-09-06T13:51:00Z"/>
                <w:color w:val="000000"/>
                <w:sz w:val="20"/>
                <w:szCs w:val="20"/>
                <w:lang w:val="en-US"/>
              </w:rPr>
            </w:pPr>
            <w:ins w:id="4303" w:author="Nick.Tolimieri" w:date="2022-09-06T13:51:00Z">
              <w:r w:rsidRPr="00C97A89">
                <w:rPr>
                  <w:color w:val="000000"/>
                  <w:sz w:val="20"/>
                  <w:szCs w:val="20"/>
                  <w:lang w:val="en-US"/>
                </w:rPr>
                <w:t>3.52</w:t>
              </w:r>
            </w:ins>
          </w:p>
        </w:tc>
      </w:tr>
      <w:tr w:rsidR="00C97A89" w:rsidRPr="00C97A89" w:rsidTr="0048438B">
        <w:tblPrEx>
          <w:tblPrExChange w:id="4304" w:author="Nick.Tolimieri" w:date="2022-09-06T14:24:00Z">
            <w:tblPrEx>
              <w:tblW w:w="10017" w:type="dxa"/>
            </w:tblPrEx>
          </w:tblPrExChange>
        </w:tblPrEx>
        <w:trPr>
          <w:trHeight w:val="255"/>
          <w:ins w:id="4305" w:author="Nick.Tolimieri" w:date="2022-09-06T13:51:00Z"/>
          <w:trPrChange w:id="430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0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08" w:author="Nick.Tolimieri" w:date="2022-09-06T13:51:00Z"/>
                <w:color w:val="000000"/>
                <w:sz w:val="20"/>
                <w:szCs w:val="20"/>
                <w:lang w:val="en-US"/>
              </w:rPr>
            </w:pPr>
            <w:ins w:id="430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1" w:author="Nick.Tolimieri" w:date="2022-09-06T13:51:00Z"/>
                <w:color w:val="000000"/>
                <w:sz w:val="20"/>
                <w:szCs w:val="20"/>
                <w:lang w:val="en-US"/>
              </w:rPr>
            </w:pPr>
            <w:ins w:id="4312"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4" w:author="Nick.Tolimieri" w:date="2022-09-06T13:51:00Z"/>
                <w:color w:val="000000"/>
                <w:sz w:val="20"/>
                <w:szCs w:val="20"/>
                <w:lang w:val="en-US"/>
              </w:rPr>
            </w:pPr>
            <w:ins w:id="4315"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7" w:author="Nick.Tolimieri" w:date="2022-09-06T13:51:00Z"/>
                <w:color w:val="000000"/>
                <w:sz w:val="20"/>
                <w:szCs w:val="20"/>
                <w:lang w:val="en-US"/>
              </w:rPr>
            </w:pPr>
            <w:ins w:id="4318"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1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0" w:author="Nick.Tolimieri" w:date="2022-09-06T13:51:00Z"/>
                <w:color w:val="000000"/>
                <w:sz w:val="20"/>
                <w:szCs w:val="20"/>
                <w:lang w:val="en-US"/>
              </w:rPr>
            </w:pPr>
            <w:ins w:id="4321"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432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3" w:author="Nick.Tolimieri" w:date="2022-09-06T13:51:00Z"/>
                <w:color w:val="000000"/>
                <w:sz w:val="20"/>
                <w:szCs w:val="20"/>
                <w:lang w:val="en-US"/>
              </w:rPr>
            </w:pPr>
            <w:ins w:id="4324"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6" w:author="Nick.Tolimieri" w:date="2022-09-06T13:51:00Z"/>
                <w:color w:val="000000"/>
                <w:sz w:val="20"/>
                <w:szCs w:val="20"/>
                <w:lang w:val="en-US"/>
              </w:rPr>
            </w:pPr>
            <w:ins w:id="432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2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9" w:author="Nick.Tolimieri" w:date="2022-09-06T13:51:00Z"/>
                <w:color w:val="000000"/>
                <w:sz w:val="20"/>
                <w:szCs w:val="20"/>
                <w:lang w:val="en-US"/>
              </w:rPr>
            </w:pPr>
            <w:ins w:id="4330"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2" w:author="Nick.Tolimieri" w:date="2022-09-06T13:51:00Z"/>
                <w:color w:val="000000"/>
                <w:sz w:val="20"/>
                <w:szCs w:val="20"/>
                <w:lang w:val="en-US"/>
              </w:rPr>
            </w:pPr>
            <w:ins w:id="4333"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5" w:author="Nick.Tolimieri" w:date="2022-09-06T13:51:00Z"/>
                <w:color w:val="000000"/>
                <w:sz w:val="20"/>
                <w:szCs w:val="20"/>
                <w:lang w:val="en-US"/>
              </w:rPr>
            </w:pPr>
            <w:ins w:id="4336"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8" w:author="Nick.Tolimieri" w:date="2022-09-06T13:51:00Z"/>
                <w:color w:val="000000"/>
                <w:sz w:val="20"/>
                <w:szCs w:val="20"/>
                <w:lang w:val="en-US"/>
              </w:rPr>
            </w:pPr>
            <w:ins w:id="4339" w:author="Nick.Tolimieri" w:date="2022-09-06T13:51:00Z">
              <w:r w:rsidRPr="00C97A89">
                <w:rPr>
                  <w:color w:val="000000"/>
                  <w:sz w:val="20"/>
                  <w:szCs w:val="20"/>
                  <w:lang w:val="en-US"/>
                </w:rPr>
                <w:t>3.07</w:t>
              </w:r>
            </w:ins>
          </w:p>
        </w:tc>
      </w:tr>
      <w:tr w:rsidR="00C97A89" w:rsidRPr="00C97A89" w:rsidTr="0048438B">
        <w:tblPrEx>
          <w:tblPrExChange w:id="4340" w:author="Nick.Tolimieri" w:date="2022-09-06T14:24:00Z">
            <w:tblPrEx>
              <w:tblW w:w="10017" w:type="dxa"/>
            </w:tblPrEx>
          </w:tblPrExChange>
        </w:tblPrEx>
        <w:trPr>
          <w:trHeight w:val="255"/>
          <w:ins w:id="4341" w:author="Nick.Tolimieri" w:date="2022-09-06T13:51:00Z"/>
          <w:trPrChange w:id="434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4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4" w:author="Nick.Tolimieri" w:date="2022-09-06T13:51:00Z"/>
                <w:color w:val="000000"/>
                <w:sz w:val="20"/>
                <w:szCs w:val="20"/>
                <w:lang w:val="en-US"/>
              </w:rPr>
            </w:pPr>
            <w:ins w:id="434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7" w:author="Nick.Tolimieri" w:date="2022-09-06T13:51:00Z"/>
                <w:color w:val="000000"/>
                <w:sz w:val="20"/>
                <w:szCs w:val="20"/>
                <w:lang w:val="en-US"/>
              </w:rPr>
            </w:pPr>
            <w:ins w:id="4348"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4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0" w:author="Nick.Tolimieri" w:date="2022-09-06T13:51:00Z"/>
                <w:color w:val="000000"/>
                <w:sz w:val="20"/>
                <w:szCs w:val="20"/>
                <w:lang w:val="en-US"/>
              </w:rPr>
            </w:pPr>
            <w:ins w:id="4351"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3" w:author="Nick.Tolimieri" w:date="2022-09-06T13:51:00Z"/>
                <w:color w:val="000000"/>
                <w:sz w:val="20"/>
                <w:szCs w:val="20"/>
                <w:lang w:val="en-US"/>
              </w:rPr>
            </w:pPr>
            <w:ins w:id="4354"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6" w:author="Nick.Tolimieri" w:date="2022-09-06T13:51:00Z"/>
                <w:color w:val="000000"/>
                <w:sz w:val="20"/>
                <w:szCs w:val="20"/>
                <w:lang w:val="en-US"/>
              </w:rPr>
            </w:pPr>
            <w:ins w:id="4357"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435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9" w:author="Nick.Tolimieri" w:date="2022-09-06T13:51:00Z"/>
                <w:color w:val="000000"/>
                <w:sz w:val="20"/>
                <w:szCs w:val="20"/>
                <w:lang w:val="en-US"/>
              </w:rPr>
            </w:pPr>
            <w:ins w:id="4360"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2" w:author="Nick.Tolimieri" w:date="2022-09-06T13:51:00Z"/>
                <w:color w:val="000000"/>
                <w:sz w:val="20"/>
                <w:szCs w:val="20"/>
                <w:lang w:val="en-US"/>
              </w:rPr>
            </w:pPr>
            <w:ins w:id="436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5" w:author="Nick.Tolimieri" w:date="2022-09-06T13:51:00Z"/>
                <w:color w:val="000000"/>
                <w:sz w:val="20"/>
                <w:szCs w:val="20"/>
                <w:lang w:val="en-US"/>
              </w:rPr>
            </w:pPr>
            <w:ins w:id="4366"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8" w:author="Nick.Tolimieri" w:date="2022-09-06T13:51:00Z"/>
                <w:color w:val="000000"/>
                <w:sz w:val="20"/>
                <w:szCs w:val="20"/>
                <w:lang w:val="en-US"/>
              </w:rPr>
            </w:pPr>
            <w:ins w:id="4369"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1" w:author="Nick.Tolimieri" w:date="2022-09-06T13:51:00Z"/>
                <w:color w:val="000000"/>
                <w:sz w:val="20"/>
                <w:szCs w:val="20"/>
                <w:lang w:val="en-US"/>
              </w:rPr>
            </w:pPr>
            <w:ins w:id="4372"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4" w:author="Nick.Tolimieri" w:date="2022-09-06T13:51:00Z"/>
                <w:color w:val="000000"/>
                <w:sz w:val="20"/>
                <w:szCs w:val="20"/>
                <w:lang w:val="en-US"/>
              </w:rPr>
            </w:pPr>
            <w:ins w:id="4375" w:author="Nick.Tolimieri" w:date="2022-09-06T13:51:00Z">
              <w:r w:rsidRPr="00C97A89">
                <w:rPr>
                  <w:color w:val="000000"/>
                  <w:sz w:val="20"/>
                  <w:szCs w:val="20"/>
                  <w:lang w:val="en-US"/>
                </w:rPr>
                <w:t>3.6</w:t>
              </w:r>
            </w:ins>
          </w:p>
        </w:tc>
      </w:tr>
      <w:tr w:rsidR="00C97A89" w:rsidRPr="00C97A89" w:rsidTr="0048438B">
        <w:tblPrEx>
          <w:tblPrExChange w:id="4376" w:author="Nick.Tolimieri" w:date="2022-09-06T14:24:00Z">
            <w:tblPrEx>
              <w:tblW w:w="10017" w:type="dxa"/>
            </w:tblPrEx>
          </w:tblPrExChange>
        </w:tblPrEx>
        <w:trPr>
          <w:trHeight w:val="255"/>
          <w:ins w:id="4377" w:author="Nick.Tolimieri" w:date="2022-09-06T13:51:00Z"/>
          <w:trPrChange w:id="437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7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0" w:author="Nick.Tolimieri" w:date="2022-09-06T13:51:00Z"/>
                <w:color w:val="000000"/>
                <w:sz w:val="20"/>
                <w:szCs w:val="20"/>
                <w:lang w:val="en-US"/>
              </w:rPr>
            </w:pPr>
            <w:ins w:id="438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3" w:author="Nick.Tolimieri" w:date="2022-09-06T13:51:00Z"/>
                <w:color w:val="000000"/>
                <w:sz w:val="20"/>
                <w:szCs w:val="20"/>
                <w:lang w:val="en-US"/>
              </w:rPr>
            </w:pPr>
            <w:ins w:id="4384"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6" w:author="Nick.Tolimieri" w:date="2022-09-06T13:51:00Z"/>
                <w:color w:val="000000"/>
                <w:sz w:val="20"/>
                <w:szCs w:val="20"/>
                <w:lang w:val="en-US"/>
              </w:rPr>
            </w:pPr>
            <w:ins w:id="4387"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8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9" w:author="Nick.Tolimieri" w:date="2022-09-06T13:51:00Z"/>
                <w:color w:val="000000"/>
                <w:sz w:val="20"/>
                <w:szCs w:val="20"/>
                <w:lang w:val="en-US"/>
              </w:rPr>
            </w:pPr>
            <w:ins w:id="439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2" w:author="Nick.Tolimieri" w:date="2022-09-06T13:51:00Z"/>
                <w:color w:val="000000"/>
                <w:sz w:val="20"/>
                <w:szCs w:val="20"/>
                <w:lang w:val="en-US"/>
              </w:rPr>
            </w:pPr>
            <w:ins w:id="439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39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5" w:author="Nick.Tolimieri" w:date="2022-09-06T13:51:00Z"/>
                <w:color w:val="000000"/>
                <w:sz w:val="20"/>
                <w:szCs w:val="20"/>
                <w:lang w:val="en-US"/>
              </w:rPr>
            </w:pPr>
            <w:ins w:id="439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98" w:author="Nick.Tolimieri" w:date="2022-09-06T13:51:00Z"/>
                <w:color w:val="000000"/>
                <w:sz w:val="20"/>
                <w:szCs w:val="20"/>
                <w:lang w:val="en-US"/>
              </w:rPr>
            </w:pPr>
            <w:ins w:id="439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1" w:author="Nick.Tolimieri" w:date="2022-09-06T13:51:00Z"/>
                <w:color w:val="000000"/>
                <w:sz w:val="20"/>
                <w:szCs w:val="20"/>
                <w:lang w:val="en-US"/>
              </w:rPr>
            </w:pPr>
            <w:ins w:id="440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4" w:author="Nick.Tolimieri" w:date="2022-09-06T13:51:00Z"/>
                <w:color w:val="000000"/>
                <w:sz w:val="20"/>
                <w:szCs w:val="20"/>
                <w:lang w:val="en-US"/>
              </w:rPr>
            </w:pPr>
            <w:ins w:id="44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7" w:author="Nick.Tolimieri" w:date="2022-09-06T13:51:00Z"/>
                <w:color w:val="000000"/>
                <w:sz w:val="20"/>
                <w:szCs w:val="20"/>
                <w:lang w:val="en-US"/>
              </w:rPr>
            </w:pPr>
            <w:ins w:id="44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0" w:author="Nick.Tolimieri" w:date="2022-09-06T13:51:00Z"/>
                <w:color w:val="000000"/>
                <w:sz w:val="20"/>
                <w:szCs w:val="20"/>
                <w:lang w:val="en-US"/>
              </w:rPr>
            </w:pPr>
            <w:ins w:id="4411" w:author="Nick.Tolimieri" w:date="2022-09-06T13:51:00Z">
              <w:r w:rsidRPr="00C97A89">
                <w:rPr>
                  <w:color w:val="000000"/>
                  <w:sz w:val="20"/>
                  <w:szCs w:val="20"/>
                  <w:lang w:val="en-US"/>
                </w:rPr>
                <w:t>-</w:t>
              </w:r>
            </w:ins>
          </w:p>
        </w:tc>
      </w:tr>
      <w:tr w:rsidR="00C97A89" w:rsidRPr="00C97A89" w:rsidTr="0048438B">
        <w:tblPrEx>
          <w:tblPrExChange w:id="4412" w:author="Nick.Tolimieri" w:date="2022-09-06T14:24:00Z">
            <w:tblPrEx>
              <w:tblW w:w="10017" w:type="dxa"/>
            </w:tblPrEx>
          </w:tblPrExChange>
        </w:tblPrEx>
        <w:trPr>
          <w:trHeight w:val="255"/>
          <w:ins w:id="4413" w:author="Nick.Tolimieri" w:date="2022-09-06T13:51:00Z"/>
          <w:trPrChange w:id="441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1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6" w:author="Nick.Tolimieri" w:date="2022-09-06T13:51:00Z"/>
                <w:color w:val="000000"/>
                <w:sz w:val="20"/>
                <w:szCs w:val="20"/>
                <w:lang w:val="en-US"/>
              </w:rPr>
            </w:pPr>
            <w:ins w:id="441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1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19" w:author="Nick.Tolimieri" w:date="2022-09-06T13:51:00Z"/>
                <w:color w:val="000000"/>
                <w:sz w:val="20"/>
                <w:szCs w:val="20"/>
                <w:lang w:val="en-US"/>
              </w:rPr>
            </w:pPr>
            <w:ins w:id="4420"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2" w:author="Nick.Tolimieri" w:date="2022-09-06T13:51:00Z"/>
                <w:color w:val="000000"/>
                <w:sz w:val="20"/>
                <w:szCs w:val="20"/>
                <w:lang w:val="en-US"/>
              </w:rPr>
            </w:pPr>
            <w:ins w:id="4423"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5" w:author="Nick.Tolimieri" w:date="2022-09-06T13:51:00Z"/>
                <w:color w:val="000000"/>
                <w:sz w:val="20"/>
                <w:szCs w:val="20"/>
                <w:lang w:val="en-US"/>
              </w:rPr>
            </w:pPr>
            <w:ins w:id="4426"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8" w:author="Nick.Tolimieri" w:date="2022-09-06T13:51:00Z"/>
                <w:color w:val="000000"/>
                <w:sz w:val="20"/>
                <w:szCs w:val="20"/>
                <w:lang w:val="en-US"/>
              </w:rPr>
            </w:pPr>
            <w:ins w:id="442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443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1" w:author="Nick.Tolimieri" w:date="2022-09-06T13:51:00Z"/>
                <w:color w:val="000000"/>
                <w:sz w:val="20"/>
                <w:szCs w:val="20"/>
                <w:lang w:val="en-US"/>
              </w:rPr>
            </w:pPr>
            <w:ins w:id="4432"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4" w:author="Nick.Tolimieri" w:date="2022-09-06T13:51:00Z"/>
                <w:color w:val="000000"/>
                <w:sz w:val="20"/>
                <w:szCs w:val="20"/>
                <w:lang w:val="en-US"/>
              </w:rPr>
            </w:pPr>
            <w:ins w:id="443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7" w:author="Nick.Tolimieri" w:date="2022-09-06T13:51:00Z"/>
                <w:color w:val="000000"/>
                <w:sz w:val="20"/>
                <w:szCs w:val="20"/>
                <w:lang w:val="en-US"/>
              </w:rPr>
            </w:pPr>
            <w:ins w:id="4438"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0" w:author="Nick.Tolimieri" w:date="2022-09-06T13:51:00Z"/>
                <w:color w:val="000000"/>
                <w:sz w:val="20"/>
                <w:szCs w:val="20"/>
                <w:lang w:val="en-US"/>
              </w:rPr>
            </w:pPr>
            <w:ins w:id="4441"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3" w:author="Nick.Tolimieri" w:date="2022-09-06T13:51:00Z"/>
                <w:color w:val="000000"/>
                <w:sz w:val="20"/>
                <w:szCs w:val="20"/>
                <w:lang w:val="en-US"/>
              </w:rPr>
            </w:pPr>
            <w:ins w:id="4444"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6" w:author="Nick.Tolimieri" w:date="2022-09-06T13:51:00Z"/>
                <w:color w:val="000000"/>
                <w:sz w:val="20"/>
                <w:szCs w:val="20"/>
                <w:lang w:val="en-US"/>
              </w:rPr>
            </w:pPr>
            <w:ins w:id="4447" w:author="Nick.Tolimieri" w:date="2022-09-06T13:51:00Z">
              <w:r w:rsidRPr="00C97A89">
                <w:rPr>
                  <w:color w:val="000000"/>
                  <w:sz w:val="20"/>
                  <w:szCs w:val="20"/>
                  <w:lang w:val="en-US"/>
                </w:rPr>
                <w:t>2.92</w:t>
              </w:r>
            </w:ins>
          </w:p>
        </w:tc>
      </w:tr>
      <w:tr w:rsidR="00C97A89" w:rsidRPr="00C97A89" w:rsidTr="0048438B">
        <w:tblPrEx>
          <w:tblPrExChange w:id="4448" w:author="Nick.Tolimieri" w:date="2022-09-06T14:24:00Z">
            <w:tblPrEx>
              <w:tblW w:w="10017" w:type="dxa"/>
            </w:tblPrEx>
          </w:tblPrExChange>
        </w:tblPrEx>
        <w:trPr>
          <w:trHeight w:val="255"/>
          <w:ins w:id="4449" w:author="Nick.Tolimieri" w:date="2022-09-06T13:51:00Z"/>
          <w:trPrChange w:id="445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5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2" w:author="Nick.Tolimieri" w:date="2022-09-06T13:51:00Z"/>
                <w:color w:val="000000"/>
                <w:sz w:val="20"/>
                <w:szCs w:val="20"/>
                <w:lang w:val="en-US"/>
              </w:rPr>
            </w:pPr>
            <w:ins w:id="445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5" w:author="Nick.Tolimieri" w:date="2022-09-06T13:51:00Z"/>
                <w:color w:val="000000"/>
                <w:sz w:val="20"/>
                <w:szCs w:val="20"/>
                <w:lang w:val="en-US"/>
              </w:rPr>
            </w:pPr>
            <w:ins w:id="4456"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8" w:author="Nick.Tolimieri" w:date="2022-09-06T13:51:00Z"/>
                <w:color w:val="000000"/>
                <w:sz w:val="20"/>
                <w:szCs w:val="20"/>
                <w:lang w:val="en-US"/>
              </w:rPr>
            </w:pPr>
            <w:ins w:id="4459"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1" w:author="Nick.Tolimieri" w:date="2022-09-06T13:51:00Z"/>
                <w:color w:val="000000"/>
                <w:sz w:val="20"/>
                <w:szCs w:val="20"/>
                <w:lang w:val="en-US"/>
              </w:rPr>
            </w:pPr>
            <w:ins w:id="4462"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4" w:author="Nick.Tolimieri" w:date="2022-09-06T13:51:00Z"/>
                <w:color w:val="000000"/>
                <w:sz w:val="20"/>
                <w:szCs w:val="20"/>
                <w:lang w:val="en-US"/>
              </w:rPr>
            </w:pPr>
            <w:ins w:id="4465"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46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7" w:author="Nick.Tolimieri" w:date="2022-09-06T13:51:00Z"/>
                <w:color w:val="000000"/>
                <w:sz w:val="20"/>
                <w:szCs w:val="20"/>
                <w:lang w:val="en-US"/>
              </w:rPr>
            </w:pPr>
            <w:ins w:id="4468"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6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0" w:author="Nick.Tolimieri" w:date="2022-09-06T13:51:00Z"/>
                <w:color w:val="000000"/>
                <w:sz w:val="20"/>
                <w:szCs w:val="20"/>
                <w:lang w:val="en-US"/>
              </w:rPr>
            </w:pPr>
            <w:ins w:id="44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3" w:author="Nick.Tolimieri" w:date="2022-09-06T13:51:00Z"/>
                <w:color w:val="000000"/>
                <w:sz w:val="20"/>
                <w:szCs w:val="20"/>
                <w:lang w:val="en-US"/>
              </w:rPr>
            </w:pPr>
            <w:ins w:id="4474"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6" w:author="Nick.Tolimieri" w:date="2022-09-06T13:51:00Z"/>
                <w:color w:val="000000"/>
                <w:sz w:val="20"/>
                <w:szCs w:val="20"/>
                <w:lang w:val="en-US"/>
              </w:rPr>
            </w:pPr>
            <w:ins w:id="4477"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9" w:author="Nick.Tolimieri" w:date="2022-09-06T13:51:00Z"/>
                <w:color w:val="000000"/>
                <w:sz w:val="20"/>
                <w:szCs w:val="20"/>
                <w:lang w:val="en-US"/>
              </w:rPr>
            </w:pPr>
            <w:ins w:id="4480"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2" w:author="Nick.Tolimieri" w:date="2022-09-06T13:51:00Z"/>
                <w:color w:val="000000"/>
                <w:sz w:val="20"/>
                <w:szCs w:val="20"/>
                <w:lang w:val="en-US"/>
              </w:rPr>
            </w:pPr>
            <w:ins w:id="4483" w:author="Nick.Tolimieri" w:date="2022-09-06T13:51:00Z">
              <w:r w:rsidRPr="00C97A89">
                <w:rPr>
                  <w:color w:val="000000"/>
                  <w:sz w:val="20"/>
                  <w:szCs w:val="20"/>
                  <w:lang w:val="en-US"/>
                </w:rPr>
                <w:t>3.81</w:t>
              </w:r>
            </w:ins>
          </w:p>
        </w:tc>
      </w:tr>
      <w:tr w:rsidR="00C97A89" w:rsidRPr="00C97A89" w:rsidTr="0048438B">
        <w:tblPrEx>
          <w:tblPrExChange w:id="4484" w:author="Nick.Tolimieri" w:date="2022-09-06T14:24:00Z">
            <w:tblPrEx>
              <w:tblW w:w="10017" w:type="dxa"/>
            </w:tblPrEx>
          </w:tblPrExChange>
        </w:tblPrEx>
        <w:trPr>
          <w:trHeight w:val="255"/>
          <w:ins w:id="4485" w:author="Nick.Tolimieri" w:date="2022-09-06T13:51:00Z"/>
          <w:trPrChange w:id="448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8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88" w:author="Nick.Tolimieri" w:date="2022-09-06T13:51:00Z"/>
                <w:color w:val="000000"/>
                <w:sz w:val="20"/>
                <w:szCs w:val="20"/>
                <w:lang w:val="en-US"/>
              </w:rPr>
            </w:pPr>
            <w:ins w:id="448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1" w:author="Nick.Tolimieri" w:date="2022-09-06T13:51:00Z"/>
                <w:color w:val="000000"/>
                <w:sz w:val="20"/>
                <w:szCs w:val="20"/>
                <w:lang w:val="en-US"/>
              </w:rPr>
            </w:pPr>
            <w:ins w:id="4492"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4" w:author="Nick.Tolimieri" w:date="2022-09-06T13:51:00Z"/>
                <w:color w:val="000000"/>
                <w:sz w:val="20"/>
                <w:szCs w:val="20"/>
                <w:lang w:val="en-US"/>
              </w:rPr>
            </w:pPr>
            <w:ins w:id="44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7" w:author="Nick.Tolimieri" w:date="2022-09-06T13:51:00Z"/>
                <w:color w:val="000000"/>
                <w:sz w:val="20"/>
                <w:szCs w:val="20"/>
                <w:lang w:val="en-US"/>
              </w:rPr>
            </w:pPr>
            <w:ins w:id="4498"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49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0" w:author="Nick.Tolimieri" w:date="2022-09-06T13:51:00Z"/>
                <w:color w:val="000000"/>
                <w:sz w:val="20"/>
                <w:szCs w:val="20"/>
                <w:lang w:val="en-US"/>
              </w:rPr>
            </w:pPr>
            <w:ins w:id="450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450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3" w:author="Nick.Tolimieri" w:date="2022-09-06T13:51:00Z"/>
                <w:color w:val="000000"/>
                <w:sz w:val="20"/>
                <w:szCs w:val="20"/>
                <w:lang w:val="en-US"/>
              </w:rPr>
            </w:pPr>
            <w:ins w:id="4504"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6" w:author="Nick.Tolimieri" w:date="2022-09-06T13:51:00Z"/>
                <w:color w:val="000000"/>
                <w:sz w:val="20"/>
                <w:szCs w:val="20"/>
                <w:lang w:val="en-US"/>
              </w:rPr>
            </w:pPr>
            <w:ins w:id="4507"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0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9" w:author="Nick.Tolimieri" w:date="2022-09-06T13:51:00Z"/>
                <w:color w:val="000000"/>
                <w:sz w:val="20"/>
                <w:szCs w:val="20"/>
                <w:lang w:val="en-US"/>
              </w:rPr>
            </w:pPr>
            <w:ins w:id="4510"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2" w:author="Nick.Tolimieri" w:date="2022-09-06T13:51:00Z"/>
                <w:color w:val="000000"/>
                <w:sz w:val="20"/>
                <w:szCs w:val="20"/>
                <w:lang w:val="en-US"/>
              </w:rPr>
            </w:pPr>
            <w:ins w:id="4513"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5" w:author="Nick.Tolimieri" w:date="2022-09-06T13:51:00Z"/>
                <w:color w:val="000000"/>
                <w:sz w:val="20"/>
                <w:szCs w:val="20"/>
                <w:lang w:val="en-US"/>
              </w:rPr>
            </w:pPr>
            <w:ins w:id="4516"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8" w:author="Nick.Tolimieri" w:date="2022-09-06T13:51:00Z"/>
                <w:color w:val="000000"/>
                <w:sz w:val="20"/>
                <w:szCs w:val="20"/>
                <w:lang w:val="en-US"/>
              </w:rPr>
            </w:pPr>
            <w:ins w:id="4519" w:author="Nick.Tolimieri" w:date="2022-09-06T13:51:00Z">
              <w:r w:rsidRPr="00C97A89">
                <w:rPr>
                  <w:color w:val="000000"/>
                  <w:sz w:val="20"/>
                  <w:szCs w:val="20"/>
                  <w:lang w:val="en-US"/>
                </w:rPr>
                <w:t>2.58</w:t>
              </w:r>
            </w:ins>
          </w:p>
        </w:tc>
      </w:tr>
      <w:tr w:rsidR="00C97A89" w:rsidRPr="00C97A89" w:rsidTr="0048438B">
        <w:tblPrEx>
          <w:tblPrExChange w:id="4520" w:author="Nick.Tolimieri" w:date="2022-09-06T14:24:00Z">
            <w:tblPrEx>
              <w:tblW w:w="10017" w:type="dxa"/>
            </w:tblPrEx>
          </w:tblPrExChange>
        </w:tblPrEx>
        <w:trPr>
          <w:trHeight w:val="255"/>
          <w:ins w:id="4521" w:author="Nick.Tolimieri" w:date="2022-09-06T13:51:00Z"/>
          <w:trPrChange w:id="4522" w:author="Nick.Tolimieri" w:date="2022-09-06T14:24: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3" w:author="Nick.Tolimieri" w:date="2022-09-06T14:24: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4" w:author="Nick.Tolimieri" w:date="2022-09-06T13:51:00Z"/>
                <w:color w:val="000000"/>
                <w:sz w:val="20"/>
                <w:szCs w:val="20"/>
                <w:lang w:val="en-US"/>
              </w:rPr>
            </w:pPr>
            <w:ins w:id="4525"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6" w:author="Nick.Tolimieri" w:date="2022-09-06T14:24: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7" w:author="Nick.Tolimieri" w:date="2022-09-06T13:51:00Z"/>
                <w:color w:val="000000"/>
                <w:sz w:val="20"/>
                <w:szCs w:val="20"/>
                <w:lang w:val="en-US"/>
              </w:rPr>
            </w:pPr>
            <w:ins w:id="4528"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29" w:author="Nick.Tolimieri" w:date="2022-09-06T14:24: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0" w:author="Nick.Tolimieri" w:date="2022-09-06T13:51:00Z"/>
                <w:color w:val="000000"/>
                <w:sz w:val="20"/>
                <w:szCs w:val="20"/>
                <w:lang w:val="en-US"/>
              </w:rPr>
            </w:pPr>
            <w:ins w:id="4531"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2" w:author="Nick.Tolimieri" w:date="2022-09-06T14:24: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3" w:author="Nick.Tolimieri" w:date="2022-09-06T13:51:00Z"/>
                <w:color w:val="000000"/>
                <w:sz w:val="20"/>
                <w:szCs w:val="20"/>
                <w:lang w:val="en-US"/>
              </w:rPr>
            </w:pPr>
            <w:ins w:id="4534"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5" w:author="Nick.Tolimieri" w:date="2022-09-06T14:24: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6" w:author="Nick.Tolimieri" w:date="2022-09-06T13:51:00Z"/>
                <w:color w:val="000000"/>
                <w:sz w:val="20"/>
                <w:szCs w:val="20"/>
                <w:lang w:val="en-US"/>
              </w:rPr>
            </w:pPr>
            <w:ins w:id="4537" w:author="Nick.Tolimieri" w:date="2022-09-06T13:51:00Z">
              <w:r w:rsidRPr="00C97A89">
                <w:rPr>
                  <w:color w:val="000000"/>
                  <w:sz w:val="20"/>
                  <w:szCs w:val="20"/>
                  <w:lang w:val="en-US"/>
                </w:rPr>
                <w:t>1</w:t>
              </w:r>
            </w:ins>
          </w:p>
        </w:tc>
        <w:tc>
          <w:tcPr>
            <w:tcW w:w="622" w:type="dxa"/>
            <w:tcBorders>
              <w:top w:val="nil"/>
              <w:left w:val="nil"/>
              <w:bottom w:val="single" w:sz="4" w:space="0" w:color="auto"/>
              <w:right w:val="nil"/>
            </w:tcBorders>
            <w:shd w:val="clear" w:color="auto" w:fill="auto"/>
            <w:noWrap/>
            <w:vAlign w:val="bottom"/>
            <w:hideMark/>
            <w:tcPrChange w:id="4538" w:author="Nick.Tolimieri" w:date="2022-09-06T14:24: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9" w:author="Nick.Tolimieri" w:date="2022-09-06T13:51:00Z"/>
                <w:color w:val="000000"/>
                <w:sz w:val="20"/>
                <w:szCs w:val="20"/>
                <w:lang w:val="en-US"/>
              </w:rPr>
            </w:pPr>
            <w:ins w:id="4540"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1" w:author="Nick.Tolimieri" w:date="2022-09-06T14:24: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2" w:author="Nick.Tolimieri" w:date="2022-09-06T13:51:00Z"/>
                <w:color w:val="000000"/>
                <w:sz w:val="20"/>
                <w:szCs w:val="20"/>
                <w:lang w:val="en-US"/>
              </w:rPr>
            </w:pPr>
            <w:ins w:id="4543"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4" w:author="Nick.Tolimieri" w:date="2022-09-06T14:24: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5" w:author="Nick.Tolimieri" w:date="2022-09-06T13:51:00Z"/>
                <w:color w:val="000000"/>
                <w:sz w:val="20"/>
                <w:szCs w:val="20"/>
                <w:lang w:val="en-US"/>
              </w:rPr>
            </w:pPr>
            <w:ins w:id="4546"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7"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8" w:author="Nick.Tolimieri" w:date="2022-09-06T13:51:00Z"/>
                <w:color w:val="000000"/>
                <w:sz w:val="20"/>
                <w:szCs w:val="20"/>
                <w:lang w:val="en-US"/>
              </w:rPr>
            </w:pPr>
            <w:ins w:id="4549"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0"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1" w:author="Nick.Tolimieri" w:date="2022-09-06T13:51:00Z"/>
                <w:color w:val="000000"/>
                <w:sz w:val="20"/>
                <w:szCs w:val="20"/>
                <w:lang w:val="en-US"/>
              </w:rPr>
            </w:pPr>
            <w:ins w:id="4552"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3"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4" w:author="Nick.Tolimieri" w:date="2022-09-06T13:51:00Z"/>
                <w:color w:val="000000"/>
                <w:sz w:val="20"/>
                <w:szCs w:val="20"/>
                <w:lang w:val="en-US"/>
              </w:rPr>
            </w:pPr>
            <w:ins w:id="4555" w:author="Nick.Tolimieri" w:date="2022-09-06T13:51:00Z">
              <w:r w:rsidRPr="00C97A89">
                <w:rPr>
                  <w:color w:val="000000"/>
                  <w:sz w:val="20"/>
                  <w:szCs w:val="20"/>
                  <w:lang w:val="en-US"/>
                </w:rPr>
                <w:t>3.13</w:t>
              </w:r>
            </w:ins>
          </w:p>
        </w:tc>
      </w:tr>
    </w:tbl>
    <w:p w:rsidR="001A7F6C" w:rsidRDefault="00B7111A" w:rsidP="002860FA">
      <w:pPr>
        <w:ind w:firstLine="0"/>
        <w:rPr>
          <w:rFonts w:asciiTheme="minorHAnsi" w:eastAsiaTheme="minorHAnsi" w:hAnsiTheme="minorHAnsi" w:cstheme="minorBidi"/>
          <w:sz w:val="22"/>
          <w:szCs w:val="22"/>
          <w:lang w:val="en-US"/>
        </w:rPr>
      </w:pPr>
      <w:ins w:id="4556" w:author="Nick.Tolimieri" w:date="2022-09-02T11:51:00Z">
        <w:r>
          <w:fldChar w:fldCharType="begin"/>
        </w:r>
        <w:r>
          <w:instrText xml:space="preserve"> LINK </w:instrText>
        </w:r>
      </w:ins>
      <w:r w:rsidR="001A7F6C">
        <w:instrText xml:space="preserve">Excel.SheetBinaryMacroEnabled.12 "C:\\Users\\nick.tolimieri\\Documents\\GitHub\\OCNMS\\Flagstone paper\\Plots\\Table_MHW_Intensity.csv" Table_MHW_Intensity!R1C1:R55C10 </w:instrText>
      </w:r>
      <w:ins w:id="4557" w:author="Nick.Tolimieri" w:date="2022-09-02T11:51:00Z">
        <w:r>
          <w:instrText xml:space="preserve">\a \f 5 \h </w:instrText>
        </w:r>
      </w:ins>
      <w:r>
        <w:instrText xml:space="preserve"> \* MERGEFORMAT </w:instrText>
      </w:r>
      <w:ins w:id="4558" w:author="Nick.Tolimieri" w:date="2022-09-02T11:51:00Z">
        <w:r w:rsidR="001A7F6C">
          <w:fldChar w:fldCharType="separate"/>
        </w:r>
      </w:ins>
    </w:p>
    <w:p w:rsidR="00B7111A" w:rsidDel="001A7F6C" w:rsidRDefault="00B7111A" w:rsidP="001A7F6C">
      <w:pPr>
        <w:rPr>
          <w:del w:id="4559" w:author="Nick.Tolimieri" w:date="2022-09-06T09:57:00Z"/>
          <w:rFonts w:asciiTheme="minorHAnsi" w:eastAsiaTheme="minorHAnsi" w:hAnsiTheme="minorHAnsi" w:cstheme="minorBidi"/>
          <w:sz w:val="22"/>
          <w:szCs w:val="22"/>
          <w:lang w:val="en-US"/>
        </w:rPr>
        <w:pPrChange w:id="4560" w:author="Nick.Tolimieri" w:date="2022-09-06T09:57:00Z">
          <w:pPr/>
        </w:pPrChange>
      </w:pPr>
    </w:p>
    <w:p w:rsidR="00277D38" w:rsidRDefault="00B7111A" w:rsidP="00277D38">
      <w:pPr>
        <w:rPr>
          <w:ins w:id="4561" w:author="Nick.Tolimieri" w:date="2022-09-02T10:21:00Z"/>
        </w:rPr>
      </w:pPr>
      <w:ins w:id="4562" w:author="Nick.Tolimieri" w:date="2022-09-02T11:51:00Z">
        <w:r>
          <w:fldChar w:fldCharType="end"/>
        </w:r>
      </w:ins>
      <w:ins w:id="4563" w:author="Nick.Tolimieri" w:date="2022-09-02T10:21:00Z">
        <w:r w:rsidR="00277D38">
          <w:br w:type="page"/>
        </w:r>
      </w:ins>
    </w:p>
    <w:p w:rsidR="00277D38" w:rsidRPr="00277D38" w:rsidRDefault="00277D38">
      <w:pPr>
        <w:rPr>
          <w:rPrChange w:id="4564" w:author="Nick.Tolimieri" w:date="2022-09-02T10:21:00Z">
            <w:rPr/>
          </w:rPrChange>
        </w:rPr>
        <w:pPrChange w:id="4565" w:author="Nick.Tolimieri" w:date="2022-09-02T10:21:00Z">
          <w:pPr>
            <w:pStyle w:val="Heading2"/>
          </w:pPr>
        </w:pPrChange>
      </w:pPr>
    </w:p>
    <w:p w:rsidR="0038698C" w:rsidRDefault="0038698C" w:rsidP="0038698C">
      <w:pPr>
        <w:pStyle w:val="Heading5"/>
        <w:ind w:right="810"/>
      </w:pPr>
      <w:bookmarkStart w:id="4566" w:name="_4nmytzjag5o2" w:colFirst="0" w:colLast="0"/>
      <w:bookmarkEnd w:id="4566"/>
      <w:r>
        <w:t xml:space="preserve">Table </w:t>
      </w:r>
      <w:del w:id="4567" w:author="Nick.Tolimieri" w:date="2022-09-02T10:15:00Z">
        <w:r w:rsidDel="00B14AC6">
          <w:delText>S6</w:delText>
        </w:r>
      </w:del>
      <w:ins w:id="4568" w:author="Nick.Tolimieri"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4569" w:name="_pgddbdrpqrf3" w:colFirst="0" w:colLast="0"/>
      <w:bookmarkEnd w:id="4569"/>
    </w:p>
    <w:p w:rsidR="0038698C" w:rsidRDefault="0038698C" w:rsidP="0038698C">
      <w:pPr>
        <w:pStyle w:val="Heading5"/>
        <w:ind w:right="720"/>
      </w:pPr>
      <w:r>
        <w:t xml:space="preserve">Table </w:t>
      </w:r>
      <w:del w:id="4570" w:author="Nick.Tolimieri" w:date="2022-09-02T10:15:00Z">
        <w:r w:rsidDel="00B14AC6">
          <w:delText>S7</w:delText>
        </w:r>
      </w:del>
      <w:ins w:id="4571" w:author="Nick.Tolimieri"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4572" w:name="_2scs6bp8gdub" w:colFirst="0" w:colLast="0"/>
      <w:bookmarkEnd w:id="4572"/>
      <w:r>
        <w:br w:type="page"/>
      </w:r>
    </w:p>
    <w:p w:rsidR="0038698C" w:rsidRDefault="0038698C" w:rsidP="0038698C">
      <w:pPr>
        <w:pStyle w:val="Heading5"/>
        <w:ind w:right="900"/>
      </w:pPr>
      <w:bookmarkStart w:id="4573" w:name="_pq9iyiy0gnbe" w:colFirst="0" w:colLast="0"/>
      <w:bookmarkEnd w:id="4573"/>
      <w:r>
        <w:lastRenderedPageBreak/>
        <w:t xml:space="preserve">Table </w:t>
      </w:r>
      <w:del w:id="4574" w:author="Nick.Tolimieri" w:date="2022-09-02T10:15:00Z">
        <w:r w:rsidDel="00B14AC6">
          <w:delText>S8</w:delText>
        </w:r>
      </w:del>
      <w:ins w:id="4575" w:author="Nick.Tolimieri"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4576" w:author="Nick.Tolimieri" w:date="2022-09-02T10:09:00Z"/>
        </w:rPr>
      </w:pPr>
      <w:bookmarkStart w:id="4577" w:name="_7mx6lcdim2sk" w:colFirst="0" w:colLast="0"/>
      <w:bookmarkEnd w:id="4577"/>
    </w:p>
    <w:p w:rsidR="003F5DC5" w:rsidRDefault="003F5DC5" w:rsidP="0038698C"/>
    <w:p w:rsidR="0038698C" w:rsidDel="003F5DC5" w:rsidRDefault="0038698C" w:rsidP="0038698C">
      <w:pPr>
        <w:pStyle w:val="Heading5"/>
        <w:ind w:right="900"/>
        <w:rPr>
          <w:del w:id="4578" w:author="Nick.Tolimieri" w:date="2022-09-02T10:09:00Z"/>
        </w:rPr>
      </w:pPr>
      <w:bookmarkStart w:id="4579" w:name="_q9i8fb532wt5" w:colFirst="0" w:colLast="0"/>
      <w:bookmarkEnd w:id="4579"/>
      <w:r>
        <w:t xml:space="preserve">Table </w:t>
      </w:r>
      <w:del w:id="4580" w:author="Nick.Tolimieri" w:date="2022-09-02T10:15:00Z">
        <w:r w:rsidDel="00B14AC6">
          <w:delText>S9</w:delText>
        </w:r>
      </w:del>
      <w:ins w:id="4581" w:author="Nick.Tolimieri"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rsidP="00A3619C">
      <w:pPr>
        <w:pStyle w:val="NoSpacing"/>
        <w:pPrChange w:id="4582"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4583" w:name="_qq89hmytn47d" w:colFirst="0" w:colLast="0"/>
      <w:bookmarkEnd w:id="4583"/>
      <w:r>
        <w:t xml:space="preserve">Table </w:t>
      </w:r>
      <w:del w:id="4584" w:author="Nick.Tolimieri" w:date="2022-09-02T10:15:00Z">
        <w:r w:rsidDel="00B14AC6">
          <w:delText>S10</w:delText>
        </w:r>
      </w:del>
      <w:ins w:id="4585"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4586" w:name="_huqsuo4qvcle" w:colFirst="0" w:colLast="0"/>
      <w:bookmarkEnd w:id="4586"/>
      <w:r>
        <w:br w:type="page"/>
      </w:r>
      <w:r>
        <w:lastRenderedPageBreak/>
        <w:t xml:space="preserve">Table </w:t>
      </w:r>
      <w:del w:id="4587" w:author="Nick.Tolimieri" w:date="2022-09-02T10:15:00Z">
        <w:r w:rsidDel="00B14AC6">
          <w:delText>S11</w:delText>
        </w:r>
      </w:del>
      <w:ins w:id="4588" w:author="Nick.Tolimieri"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4589" w:author="Nick.Tolimieri" w:date="2022-09-02T10:10:00Z"/>
        </w:trPr>
        <w:tc>
          <w:tcPr>
            <w:tcW w:w="2335" w:type="dxa"/>
            <w:tcBorders>
              <w:bottom w:val="single" w:sz="4" w:space="0" w:color="auto"/>
            </w:tcBorders>
          </w:tcPr>
          <w:p w:rsidR="0038698C" w:rsidDel="00300B3A" w:rsidRDefault="0038698C" w:rsidP="005A68BC">
            <w:pPr>
              <w:ind w:firstLine="0"/>
              <w:rPr>
                <w:del w:id="4590" w:author="Nick.Tolimieri" w:date="2022-09-02T10:10:00Z"/>
              </w:rPr>
            </w:pPr>
          </w:p>
        </w:tc>
        <w:tc>
          <w:tcPr>
            <w:tcW w:w="1260" w:type="dxa"/>
            <w:tcBorders>
              <w:bottom w:val="single" w:sz="4" w:space="0" w:color="auto"/>
            </w:tcBorders>
          </w:tcPr>
          <w:p w:rsidR="0038698C" w:rsidDel="00300B3A" w:rsidRDefault="0038698C" w:rsidP="005A68BC">
            <w:pPr>
              <w:ind w:firstLine="0"/>
              <w:rPr>
                <w:del w:id="4591" w:author="Nick.Tolimieri" w:date="2022-09-02T10:10:00Z"/>
              </w:rPr>
            </w:pPr>
          </w:p>
        </w:tc>
        <w:tc>
          <w:tcPr>
            <w:tcW w:w="990" w:type="dxa"/>
            <w:tcBorders>
              <w:bottom w:val="single" w:sz="4" w:space="0" w:color="auto"/>
            </w:tcBorders>
          </w:tcPr>
          <w:p w:rsidR="0038698C" w:rsidDel="00300B3A" w:rsidRDefault="0038698C" w:rsidP="005A68BC">
            <w:pPr>
              <w:ind w:firstLine="0"/>
              <w:rPr>
                <w:del w:id="4592" w:author="Nick.Tolimieri" w:date="2022-09-02T10:10:00Z"/>
              </w:rPr>
            </w:pPr>
          </w:p>
        </w:tc>
        <w:tc>
          <w:tcPr>
            <w:tcW w:w="1080" w:type="dxa"/>
            <w:tcBorders>
              <w:bottom w:val="single" w:sz="4" w:space="0" w:color="auto"/>
            </w:tcBorders>
          </w:tcPr>
          <w:p w:rsidR="0038698C" w:rsidDel="00300B3A" w:rsidRDefault="0038698C" w:rsidP="005A68BC">
            <w:pPr>
              <w:ind w:firstLine="0"/>
              <w:rPr>
                <w:del w:id="4593" w:author="Nick.Tolimieri" w:date="2022-09-02T10:10:00Z"/>
              </w:rPr>
            </w:pPr>
          </w:p>
        </w:tc>
        <w:tc>
          <w:tcPr>
            <w:tcW w:w="990" w:type="dxa"/>
            <w:tcBorders>
              <w:bottom w:val="single" w:sz="4" w:space="0" w:color="auto"/>
            </w:tcBorders>
          </w:tcPr>
          <w:p w:rsidR="0038698C" w:rsidDel="00300B3A" w:rsidRDefault="0038698C" w:rsidP="005A68BC">
            <w:pPr>
              <w:ind w:firstLine="0"/>
              <w:rPr>
                <w:del w:id="4594"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4595" w:author="Nick.Tolimieri" w:date="2022-09-02T10:10:00Z"/>
        </w:trPr>
        <w:tc>
          <w:tcPr>
            <w:tcW w:w="2335" w:type="dxa"/>
            <w:tcBorders>
              <w:bottom w:val="single" w:sz="4" w:space="0" w:color="auto"/>
            </w:tcBorders>
          </w:tcPr>
          <w:p w:rsidR="0038698C" w:rsidDel="00300B3A" w:rsidRDefault="0038698C" w:rsidP="005A68BC">
            <w:pPr>
              <w:ind w:firstLine="0"/>
              <w:rPr>
                <w:del w:id="4596" w:author="Nick.Tolimieri" w:date="2022-09-02T10:10:00Z"/>
              </w:rPr>
            </w:pPr>
          </w:p>
        </w:tc>
        <w:tc>
          <w:tcPr>
            <w:tcW w:w="1260" w:type="dxa"/>
            <w:tcBorders>
              <w:bottom w:val="single" w:sz="4" w:space="0" w:color="auto"/>
            </w:tcBorders>
          </w:tcPr>
          <w:p w:rsidR="0038698C" w:rsidDel="00300B3A" w:rsidRDefault="0038698C" w:rsidP="005A68BC">
            <w:pPr>
              <w:ind w:firstLine="0"/>
              <w:rPr>
                <w:del w:id="4597" w:author="Nick.Tolimieri" w:date="2022-09-02T10:10:00Z"/>
              </w:rPr>
            </w:pPr>
          </w:p>
        </w:tc>
        <w:tc>
          <w:tcPr>
            <w:tcW w:w="990" w:type="dxa"/>
            <w:tcBorders>
              <w:bottom w:val="single" w:sz="4" w:space="0" w:color="auto"/>
            </w:tcBorders>
          </w:tcPr>
          <w:p w:rsidR="0038698C" w:rsidDel="00300B3A" w:rsidRDefault="0038698C" w:rsidP="005A68BC">
            <w:pPr>
              <w:ind w:firstLine="0"/>
              <w:rPr>
                <w:del w:id="4598" w:author="Nick.Tolimieri" w:date="2022-09-02T10:10:00Z"/>
              </w:rPr>
            </w:pPr>
          </w:p>
        </w:tc>
        <w:tc>
          <w:tcPr>
            <w:tcW w:w="1080" w:type="dxa"/>
            <w:tcBorders>
              <w:bottom w:val="single" w:sz="4" w:space="0" w:color="auto"/>
            </w:tcBorders>
          </w:tcPr>
          <w:p w:rsidR="0038698C" w:rsidDel="00300B3A" w:rsidRDefault="0038698C" w:rsidP="005A68BC">
            <w:pPr>
              <w:ind w:firstLine="0"/>
              <w:rPr>
                <w:del w:id="4599" w:author="Nick.Tolimieri" w:date="2022-09-02T10:10:00Z"/>
              </w:rPr>
            </w:pPr>
          </w:p>
        </w:tc>
        <w:tc>
          <w:tcPr>
            <w:tcW w:w="990" w:type="dxa"/>
            <w:tcBorders>
              <w:bottom w:val="single" w:sz="4" w:space="0" w:color="auto"/>
            </w:tcBorders>
          </w:tcPr>
          <w:p w:rsidR="0038698C" w:rsidDel="00300B3A" w:rsidRDefault="0038698C" w:rsidP="005A68BC">
            <w:pPr>
              <w:ind w:firstLine="0"/>
              <w:rPr>
                <w:del w:id="4600"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4601" w:author="Nick.Tolimieri" w:date="2022-09-02T10:10:00Z"/>
        </w:trPr>
        <w:tc>
          <w:tcPr>
            <w:tcW w:w="2335" w:type="dxa"/>
            <w:tcBorders>
              <w:top w:val="single" w:sz="4" w:space="0" w:color="auto"/>
            </w:tcBorders>
          </w:tcPr>
          <w:p w:rsidR="0038698C" w:rsidDel="008F7981" w:rsidRDefault="0038698C" w:rsidP="005A68BC">
            <w:pPr>
              <w:ind w:firstLine="0"/>
              <w:rPr>
                <w:del w:id="4602" w:author="Nick.Tolimieri" w:date="2022-09-02T10:10:00Z"/>
              </w:rPr>
            </w:pPr>
          </w:p>
        </w:tc>
        <w:tc>
          <w:tcPr>
            <w:tcW w:w="1260" w:type="dxa"/>
            <w:tcBorders>
              <w:top w:val="single" w:sz="4" w:space="0" w:color="auto"/>
            </w:tcBorders>
          </w:tcPr>
          <w:p w:rsidR="0038698C" w:rsidDel="008F7981" w:rsidRDefault="0038698C" w:rsidP="005A68BC">
            <w:pPr>
              <w:ind w:firstLine="0"/>
              <w:rPr>
                <w:del w:id="4603" w:author="Nick.Tolimieri" w:date="2022-09-02T10:10:00Z"/>
              </w:rPr>
            </w:pPr>
          </w:p>
        </w:tc>
        <w:tc>
          <w:tcPr>
            <w:tcW w:w="990" w:type="dxa"/>
            <w:tcBorders>
              <w:top w:val="single" w:sz="4" w:space="0" w:color="auto"/>
            </w:tcBorders>
          </w:tcPr>
          <w:p w:rsidR="0038698C" w:rsidDel="008F7981" w:rsidRDefault="0038698C" w:rsidP="005A68BC">
            <w:pPr>
              <w:ind w:firstLine="0"/>
              <w:rPr>
                <w:del w:id="4604" w:author="Nick.Tolimieri" w:date="2022-09-02T10:10:00Z"/>
              </w:rPr>
            </w:pPr>
          </w:p>
        </w:tc>
        <w:tc>
          <w:tcPr>
            <w:tcW w:w="1080" w:type="dxa"/>
            <w:tcBorders>
              <w:top w:val="single" w:sz="4" w:space="0" w:color="auto"/>
            </w:tcBorders>
          </w:tcPr>
          <w:p w:rsidR="0038698C" w:rsidDel="008F7981" w:rsidRDefault="0038698C" w:rsidP="005A68BC">
            <w:pPr>
              <w:ind w:firstLine="0"/>
              <w:rPr>
                <w:del w:id="4605" w:author="Nick.Tolimieri" w:date="2022-09-02T10:10:00Z"/>
              </w:rPr>
            </w:pPr>
          </w:p>
        </w:tc>
        <w:tc>
          <w:tcPr>
            <w:tcW w:w="990" w:type="dxa"/>
            <w:tcBorders>
              <w:top w:val="single" w:sz="4" w:space="0" w:color="auto"/>
            </w:tcBorders>
          </w:tcPr>
          <w:p w:rsidR="0038698C" w:rsidDel="008F7981" w:rsidRDefault="0038698C" w:rsidP="005A68BC">
            <w:pPr>
              <w:ind w:firstLine="0"/>
              <w:rPr>
                <w:del w:id="4606"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4607" w:name="_wkii9gu6o2fl" w:colFirst="0" w:colLast="0"/>
      <w:bookmarkEnd w:id="4607"/>
      <w:r>
        <w:br w:type="page"/>
      </w:r>
    </w:p>
    <w:p w:rsidR="0038698C" w:rsidRPr="00075AD8" w:rsidRDefault="0038698C" w:rsidP="0038698C">
      <w:pPr>
        <w:pStyle w:val="Heading5"/>
        <w:rPr>
          <w:i/>
        </w:rPr>
      </w:pPr>
      <w:r>
        <w:lastRenderedPageBreak/>
        <w:t xml:space="preserve">Table </w:t>
      </w:r>
      <w:del w:id="4608" w:author="Nick.Tolimieri" w:date="2022-09-02T10:15:00Z">
        <w:r w:rsidDel="00B14AC6">
          <w:delText>S12</w:delText>
        </w:r>
      </w:del>
      <w:ins w:id="4609"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4610" w:name="_wevhoo6kd9g5" w:colFirst="0" w:colLast="0"/>
      <w:bookmarkEnd w:id="4610"/>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A3619C">
      <w:pPr>
        <w:pStyle w:val="NoSpacing"/>
        <w:pPrChange w:id="4611" w:author="Nick.Tolimieri" w:date="2022-09-06T14:04:00Z">
          <w:pPr>
            <w:pStyle w:val="Heading5"/>
          </w:pPr>
        </w:pPrChange>
      </w:pPr>
    </w:p>
    <w:p w:rsidR="0038698C" w:rsidRDefault="0038698C" w:rsidP="0038698C">
      <w:pPr>
        <w:pStyle w:val="Heading2"/>
      </w:pPr>
      <w:bookmarkStart w:id="4612" w:name="_rsiltnns0pnj" w:colFirst="0" w:colLast="0"/>
      <w:bookmarkEnd w:id="4612"/>
      <w:r>
        <w:br w:type="page"/>
      </w:r>
    </w:p>
    <w:p w:rsidR="0038698C" w:rsidRDefault="0038698C" w:rsidP="0038698C">
      <w:pPr>
        <w:pStyle w:val="Heading2"/>
      </w:pPr>
      <w:bookmarkStart w:id="4613" w:name="_vvknb4n4tpdq" w:colFirst="0" w:colLast="0"/>
      <w:bookmarkEnd w:id="4613"/>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4614" w:name="_jmvonyj6prg1" w:colFirst="0" w:colLast="0"/>
      <w:bookmarkEnd w:id="4614"/>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4615" w:name="_si5p3bles54l" w:colFirst="0" w:colLast="0"/>
      <w:bookmarkEnd w:id="4615"/>
    </w:p>
    <w:p w:rsidR="0038698C" w:rsidDel="00AC752A" w:rsidRDefault="00AC752A" w:rsidP="00511AFB">
      <w:pPr>
        <w:ind w:firstLine="0"/>
        <w:jc w:val="center"/>
        <w:rPr>
          <w:del w:id="4616" w:author="Nick.Tolimieri" w:date="2022-09-06T11:31:00Z"/>
        </w:rPr>
        <w:pPrChange w:id="4617" w:author="Nick.Tolimieri" w:date="2022-09-06T11:31:00Z">
          <w:pPr/>
        </w:pPrChange>
      </w:pPr>
      <w:bookmarkStart w:id="4618" w:name="_qdmblj59vhf1" w:colFirst="0" w:colLast="0"/>
      <w:bookmarkEnd w:id="4618"/>
      <w:ins w:id="4619"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8" r:link="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rsidP="00511AFB">
      <w:pPr>
        <w:ind w:firstLine="0"/>
        <w:jc w:val="center"/>
        <w:pPrChange w:id="4620" w:author="Nick.Tolimieri" w:date="2022-09-06T11:31:00Z">
          <w:pPr/>
        </w:pPrChange>
      </w:pPr>
      <w:bookmarkStart w:id="4621" w:name="_1bplmm5dhi9t" w:colFirst="0" w:colLast="0"/>
      <w:bookmarkEnd w:id="4621"/>
      <w:del w:id="4622"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4623" w:author="Nick.Tolimieri" w:date="2022-09-06T11:31:00Z"/>
        </w:rPr>
      </w:pPr>
      <w:bookmarkStart w:id="4624" w:name="_3tpj4zpm8qe5" w:colFirst="0" w:colLast="0"/>
      <w:bookmarkEnd w:id="4624"/>
      <w:r>
        <w:t xml:space="preserve">Figure S2. Mean </w:t>
      </w:r>
      <w:ins w:id="4625" w:author="Nick.Tolimieri" w:date="2022-09-06T11:32:00Z">
        <w:r w:rsidR="00AC752A">
          <w:t xml:space="preserve">maximum </w:t>
        </w:r>
      </w:ins>
      <w:ins w:id="4626" w:author="Nick.Tolimieri" w:date="2022-09-06T11:38:00Z">
        <w:r w:rsidR="005A68BC">
          <w:t xml:space="preserve">monthly </w:t>
        </w:r>
      </w:ins>
      <w:r>
        <w:t xml:space="preserve">SST at the five sites (5-day smooth) from </w:t>
      </w:r>
      <w:del w:id="4627" w:author="Nick.Tolimieri" w:date="2022-09-06T11:32:00Z">
        <w:r w:rsidDel="00AC752A">
          <w:delText>2003</w:delText>
        </w:r>
      </w:del>
      <w:ins w:id="4628" w:author="Nick.Tolimieri"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4629" w:author="Nick.Tolimieri" w:date="2022-09-06T11:32:00Z">
        <w:r w:rsidDel="00622209">
          <w:delText xml:space="preserve"> in pane 1</w:delText>
        </w:r>
      </w:del>
      <w:r>
        <w:t>.</w:t>
      </w:r>
    </w:p>
    <w:p w:rsidR="00AC752A" w:rsidRDefault="00AC752A" w:rsidP="00AC752A">
      <w:pPr>
        <w:rPr>
          <w:ins w:id="4630" w:author="Nick.Tolimieri" w:date="2022-09-06T11:31:00Z"/>
        </w:rPr>
      </w:pPr>
      <w:ins w:id="4631" w:author="Nick.Tolimieri" w:date="2022-09-06T11:31:00Z">
        <w:r>
          <w:br w:type="page"/>
        </w:r>
      </w:ins>
    </w:p>
    <w:p w:rsidR="00AC752A" w:rsidRPr="00AC752A" w:rsidDel="003C4645" w:rsidRDefault="00AC752A" w:rsidP="00AC752A">
      <w:pPr>
        <w:rPr>
          <w:del w:id="4632" w:author="Nick.Tolimieri" w:date="2022-09-06T11:34:00Z"/>
          <w:rPrChange w:id="4633" w:author="Nick.Tolimieri" w:date="2022-09-06T11:31:00Z">
            <w:rPr>
              <w:del w:id="4634" w:author="Nick.Tolimieri" w:date="2022-09-06T11:34:00Z"/>
            </w:rPr>
          </w:rPrChange>
        </w:rPr>
        <w:pPrChange w:id="4635" w:author="Nick.Tolimieri" w:date="2022-09-06T11:31:00Z">
          <w:pPr>
            <w:pStyle w:val="Heading5"/>
          </w:pPr>
        </w:pPrChange>
      </w:pPr>
    </w:p>
    <w:p w:rsidR="0038698C" w:rsidDel="003C4645" w:rsidRDefault="0038698C" w:rsidP="0038698C">
      <w:pPr>
        <w:rPr>
          <w:del w:id="4636" w:author="Nick.Tolimieri" w:date="2022-09-06T11:34:00Z"/>
        </w:rPr>
      </w:pPr>
    </w:p>
    <w:p w:rsidR="0038698C" w:rsidRDefault="0038698C" w:rsidP="0038698C">
      <w:pPr>
        <w:ind w:firstLine="0"/>
      </w:pPr>
      <w:del w:id="4637"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5943600" cy="6400800"/>
                      </a:xfrm>
                      <a:prstGeom prst="rect">
                        <a:avLst/>
                      </a:prstGeom>
                      <a:ln/>
                    </pic:spPr>
                  </pic:pic>
                </a:graphicData>
              </a:graphic>
            </wp:inline>
          </w:drawing>
        </w:r>
      </w:del>
      <w:ins w:id="4638"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9E77F2" w:rsidDel="00A3619C" w:rsidRDefault="0038698C" w:rsidP="0038698C">
      <w:pPr>
        <w:pStyle w:val="Heading5"/>
        <w:rPr>
          <w:del w:id="4639" w:author="Nick.Tolimieri" w:date="2022-09-06T14:03:00Z"/>
        </w:rPr>
      </w:pPr>
      <w:bookmarkStart w:id="4640" w:name="_sllb5lz8o67m" w:colFirst="0" w:colLast="0"/>
      <w:bookmarkEnd w:id="4640"/>
      <w:r>
        <w:t xml:space="preserve">Figure S3. Yearly progression of SST for </w:t>
      </w:r>
      <w:del w:id="4641" w:author="Nick.Tolimieri" w:date="2022-09-06T11:15:00Z">
        <w:r w:rsidDel="002D0433">
          <w:delText>2013</w:delText>
        </w:r>
      </w:del>
      <w:ins w:id="4642" w:author="Nick.Tolimieri" w:date="2022-09-06T11:15:00Z">
        <w:r w:rsidR="002D0433">
          <w:t>2012</w:t>
        </w:r>
      </w:ins>
      <w:r>
        <w:t xml:space="preserve">-2021 compared to the average of </w:t>
      </w:r>
      <w:del w:id="4643" w:author="Nick.Tolimieri" w:date="2022-09-06T11:27:00Z">
        <w:r w:rsidDel="00206AD3">
          <w:delText>2003</w:delText>
        </w:r>
      </w:del>
      <w:ins w:id="4644" w:author="Nick.Tolimieri" w:date="2022-09-06T11:27:00Z">
        <w:r w:rsidR="00206AD3">
          <w:t>1992</w:t>
        </w:r>
      </w:ins>
      <w:r>
        <w:t>-2012</w:t>
      </w:r>
      <w:r w:rsidR="009E77F2">
        <w:t xml:space="preserve">. Red line is the average across the four sites for each year.  </w:t>
      </w:r>
    </w:p>
    <w:p w:rsidR="009E77F2" w:rsidRDefault="009E77F2" w:rsidP="00A3619C">
      <w:pPr>
        <w:pStyle w:val="NoSpacing"/>
        <w:pPrChange w:id="4645" w:author="Nick.Tolimieri" w:date="2022-09-06T14:04:00Z">
          <w:pPr>
            <w:pStyle w:val="Heading5"/>
          </w:pPr>
        </w:pPrChange>
      </w:pPr>
    </w:p>
    <w:p w:rsidR="009E77F2" w:rsidRDefault="009E77F2" w:rsidP="0038698C">
      <w:pPr>
        <w:pStyle w:val="Heading5"/>
      </w:pPr>
      <w:r>
        <w:br w:type="page"/>
      </w:r>
    </w:p>
    <w:p w:rsidR="00B00E92" w:rsidRDefault="009E77F2" w:rsidP="00A3619C">
      <w:pPr>
        <w:pStyle w:val="NoSpacing"/>
        <w:pPrChange w:id="4646" w:author="Nick.Tolimieri" w:date="2022-09-06T14:04:00Z">
          <w:pPr>
            <w:pStyle w:val="Heading5"/>
            <w:jc w:val="center"/>
          </w:pPr>
        </w:pPrChange>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4647" w:author="Nick.Tolimieri" w:date="2022-09-06T14:04:00Z"/>
        </w:rPr>
      </w:pPr>
    </w:p>
    <w:p w:rsidR="00B00E92" w:rsidRPr="00B00E92" w:rsidRDefault="00B00E92" w:rsidP="006D256D">
      <w:pPr>
        <w:pStyle w:val="Heading5"/>
      </w:pPr>
      <w:r w:rsidRPr="00B00E92">
        <w:t>Figure S</w:t>
      </w:r>
      <w:r>
        <w:t>4</w:t>
      </w:r>
      <w:r w:rsidRPr="00B00E92">
        <w:t xml:space="preserve">. </w:t>
      </w:r>
      <w:r w:rsidR="006D256D">
        <w:t xml:space="preserve">Marine heatwave statistics for four locations along the Washington coast from 2012 through </w:t>
      </w:r>
      <w:del w:id="4648" w:author="Nick.Tolimieri" w:date="2022-09-06T09:57:00Z">
        <w:r w:rsidR="006D256D" w:rsidDel="001A7F6C">
          <w:delText>20XX</w:delText>
        </w:r>
      </w:del>
      <w:ins w:id="4649" w:author="Nick.Tolimieri" w:date="2022-09-06T09:57:00Z">
        <w:r w:rsidR="001A7F6C">
          <w:t>2021</w:t>
        </w:r>
      </w:ins>
      <w:r w:rsidR="006D256D">
        <w:t xml:space="preserve">.  </w:t>
      </w:r>
      <w:r w:rsidR="00C41F65">
        <w:t>Grey line (temp) indicates observed</w:t>
      </w:r>
      <w:r w:rsidR="00C41F65" w:rsidRPr="00DB61B2">
        <w:rPr>
          <w:rPrChange w:id="4650" w:author="Nick.Tolimieri" w:date="2022-09-06T10:26:00Z">
            <w:rPr/>
          </w:rPrChange>
        </w:rPr>
        <w:t xml:space="preserve">, daily </w:t>
      </w:r>
      <w:r w:rsidR="00C41F65" w:rsidRPr="00DB61B2">
        <w:rPr>
          <w:rPrChange w:id="4651" w:author="Nick.Tolimieri" w:date="2022-09-06T10:26:00Z">
            <w:rPr>
              <w:highlight w:val="yellow"/>
            </w:rPr>
          </w:rPrChange>
        </w:rPr>
        <w:t>mean</w:t>
      </w:r>
      <w:r w:rsidR="00C41F65" w:rsidRPr="00DB61B2">
        <w:rPr>
          <w:rPrChange w:id="4652" w:author="Nick.Tolimieri" w:date="2022-09-06T10:26:00Z">
            <w:rPr/>
          </w:rPrChange>
        </w:rPr>
        <w:t xml:space="preserve"> te</w:t>
      </w:r>
      <w:r w:rsidR="00C41F65">
        <w:t xml:space="preserve">mperature; blue line indicates the 30-year </w:t>
      </w:r>
      <w:ins w:id="4653" w:author="Nick.Tolimieri" w:date="2022-09-06T09:57:00Z">
        <w:r w:rsidR="001A7F6C">
          <w:t xml:space="preserve">(1992-20221) </w:t>
        </w:r>
      </w:ins>
      <w:r w:rsidR="00C41F65">
        <w:t xml:space="preserve">climatological mean by day of year; red line indicates the </w:t>
      </w:r>
      <w:del w:id="4654" w:author="Nick.Tolimieri" w:date="2022-09-06T10:27:00Z">
        <w:r w:rsidR="00C41F65" w:rsidDel="00DB61B2">
          <w:delText>95</w:delText>
        </w:r>
      </w:del>
      <w:ins w:id="4655"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6"/>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4656" w:name="_j0sxv6xvznze" w:colFirst="0" w:colLast="0"/>
      <w:bookmarkEnd w:id="4656"/>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4657" w:author="Nick.Tolimieri" w:date="2022-09-02T10:11:00Z"/>
        </w:rPr>
      </w:pPr>
    </w:p>
    <w:p w:rsidR="0038698C" w:rsidDel="00775EFE" w:rsidRDefault="0038698C" w:rsidP="0038698C">
      <w:pPr>
        <w:rPr>
          <w:del w:id="4658"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4659" w:name="_8tjttts9le8n" w:colFirst="0" w:colLast="0"/>
      <w:bookmarkEnd w:id="4659"/>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4660" w:name="_32vg8hmw5u0g" w:colFirst="0" w:colLast="0"/>
      <w:bookmarkEnd w:id="4660"/>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4661" w:name="_9398cubh7527" w:colFirst="0" w:colLast="0"/>
      <w:bookmarkEnd w:id="4661"/>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4662" w:name="_4d6dqq7x59qj" w:colFirst="0" w:colLast="0"/>
      <w:bookmarkEnd w:id="4662"/>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17E2" w:rsidRDefault="004717E2">
      <w:pPr>
        <w:spacing w:line="240" w:lineRule="auto"/>
      </w:pPr>
      <w:r>
        <w:separator/>
      </w:r>
    </w:p>
  </w:endnote>
  <w:endnote w:type="continuationSeparator" w:id="0">
    <w:p w:rsidR="004717E2" w:rsidRDefault="004717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6C35F0" w:rsidRDefault="006C35F0">
        <w:pPr>
          <w:pStyle w:val="Footer"/>
          <w:jc w:val="center"/>
        </w:pPr>
        <w:r>
          <w:fldChar w:fldCharType="begin"/>
        </w:r>
        <w:r>
          <w:instrText xml:space="preserve"> PAGE   \* MERGEFORMAT </w:instrText>
        </w:r>
        <w:r>
          <w:fldChar w:fldCharType="separate"/>
        </w:r>
        <w:r w:rsidR="008B5DB0">
          <w:rPr>
            <w:noProof/>
          </w:rPr>
          <w:t>21</w:t>
        </w:r>
        <w:r>
          <w:rPr>
            <w:noProof/>
          </w:rPr>
          <w:fldChar w:fldCharType="end"/>
        </w:r>
      </w:p>
    </w:sdtContent>
  </w:sdt>
  <w:p w:rsidR="006C35F0" w:rsidRDefault="006C35F0">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17E2" w:rsidRDefault="004717E2">
      <w:pPr>
        <w:spacing w:line="240" w:lineRule="auto"/>
      </w:pPr>
      <w:r>
        <w:separator/>
      </w:r>
    </w:p>
  </w:footnote>
  <w:footnote w:type="continuationSeparator" w:id="0">
    <w:p w:rsidR="004717E2" w:rsidRDefault="004717E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5F7E"/>
    <w:rsid w:val="00085D23"/>
    <w:rsid w:val="000E0D45"/>
    <w:rsid w:val="00144504"/>
    <w:rsid w:val="00161CEB"/>
    <w:rsid w:val="001A7F6C"/>
    <w:rsid w:val="00206AD3"/>
    <w:rsid w:val="00233132"/>
    <w:rsid w:val="00277D38"/>
    <w:rsid w:val="00280B28"/>
    <w:rsid w:val="002860FA"/>
    <w:rsid w:val="002D0433"/>
    <w:rsid w:val="00300B3A"/>
    <w:rsid w:val="003561DB"/>
    <w:rsid w:val="0038698C"/>
    <w:rsid w:val="003C4645"/>
    <w:rsid w:val="003F5DC5"/>
    <w:rsid w:val="004162AB"/>
    <w:rsid w:val="0043413B"/>
    <w:rsid w:val="004717E2"/>
    <w:rsid w:val="0048438B"/>
    <w:rsid w:val="00511AFB"/>
    <w:rsid w:val="005A68BC"/>
    <w:rsid w:val="005C1637"/>
    <w:rsid w:val="00622209"/>
    <w:rsid w:val="006C35F0"/>
    <w:rsid w:val="006D256D"/>
    <w:rsid w:val="006D7C96"/>
    <w:rsid w:val="006F5856"/>
    <w:rsid w:val="00716BDE"/>
    <w:rsid w:val="007417F2"/>
    <w:rsid w:val="00775EFE"/>
    <w:rsid w:val="007B3552"/>
    <w:rsid w:val="008706B8"/>
    <w:rsid w:val="008B5DB0"/>
    <w:rsid w:val="008E6C62"/>
    <w:rsid w:val="008F7981"/>
    <w:rsid w:val="00977427"/>
    <w:rsid w:val="00986EF3"/>
    <w:rsid w:val="009E77F2"/>
    <w:rsid w:val="00A3619C"/>
    <w:rsid w:val="00AB3881"/>
    <w:rsid w:val="00AB6821"/>
    <w:rsid w:val="00AC752A"/>
    <w:rsid w:val="00B00E92"/>
    <w:rsid w:val="00B14AC6"/>
    <w:rsid w:val="00B7111A"/>
    <w:rsid w:val="00B956DF"/>
    <w:rsid w:val="00BA46D0"/>
    <w:rsid w:val="00BB700B"/>
    <w:rsid w:val="00C41F65"/>
    <w:rsid w:val="00C97A89"/>
    <w:rsid w:val="00CB6232"/>
    <w:rsid w:val="00CC2848"/>
    <w:rsid w:val="00D74037"/>
    <w:rsid w:val="00DA090B"/>
    <w:rsid w:val="00DA5CFE"/>
    <w:rsid w:val="00DB61B2"/>
    <w:rsid w:val="00E25C93"/>
    <w:rsid w:val="00E92348"/>
    <w:rsid w:val="00E93FE8"/>
    <w:rsid w:val="00EC111B"/>
    <w:rsid w:val="00ED6D4C"/>
    <w:rsid w:val="00FA3A81"/>
    <w:rsid w:val="00FB5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B31AE"/>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file:///C:\Users\nick.tolimieri\Documents\GitHub\OCNMS\Flagstone%20paper\Plots\SST-MHW-years-vs-prior.png" TargetMode="External"/><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g"/><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file:///C:\Users\nick.tolimieri\Documents\GitHub\OCNMS\Flagstone%20paper\Plots\MHW-1.png" TargetMode="Externa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file:///C:\Users\nick.tolimieri\Documents\GitHub\OCNMS\Flagstone%20paper\Plots\Mean-sst-warmest-month-by-site-30-year.png" TargetMode="Externa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TotalTime>
  <Pages>1</Pages>
  <Words>4240</Words>
  <Characters>2417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47</cp:revision>
  <dcterms:created xsi:type="dcterms:W3CDTF">2022-05-04T15:58:00Z</dcterms:created>
  <dcterms:modified xsi:type="dcterms:W3CDTF">2022-09-06T22:25:00Z</dcterms:modified>
</cp:coreProperties>
</file>